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2C52" w:rsidRDefault="007C5B76">
      <w:r>
        <w:rPr>
          <w:rFonts w:hint="eastAsia"/>
        </w:rPr>
        <w:t>A</w:t>
      </w:r>
      <w:r>
        <w:t>bstract</w:t>
      </w:r>
    </w:p>
    <w:p w:rsidR="007C5B76" w:rsidRDefault="007C5B76" w:rsidP="007C5B76">
      <w:r>
        <w:t xml:space="preserve">Machine learning, especially deep learning, is becoming popular in biological or medical field. However, </w:t>
      </w:r>
      <w:r w:rsidR="00844D5E" w:rsidRPr="00844D5E">
        <w:t>researches in this field</w:t>
      </w:r>
      <w:r>
        <w:t xml:space="preserve"> </w:t>
      </w:r>
      <w:r w:rsidR="00844D5E">
        <w:t>are</w:t>
      </w:r>
      <w:r>
        <w:t xml:space="preserve"> somehow prohibited by a lack of large and suitable dataset. A new machine learning setting called Federated learning is considered to have the ability of </w:t>
      </w:r>
      <w:r>
        <w:t>utilizing</w:t>
      </w:r>
      <w:r>
        <w:t xml:space="preserve"> small</w:t>
      </w:r>
      <w:r>
        <w:t xml:space="preserve"> and</w:t>
      </w:r>
      <w:r>
        <w:t xml:space="preserve"> private datasets without </w:t>
      </w:r>
      <w:r>
        <w:t>leakage</w:t>
      </w:r>
      <w:r>
        <w:t xml:space="preserve"> in privacy, giving more potential opportunities for future researches. </w:t>
      </w:r>
    </w:p>
    <w:p w:rsidR="00762C52" w:rsidRDefault="007C5B76" w:rsidP="007C5B76">
      <w:r>
        <w:t>In this project, we test federated learning’s behavior</w:t>
      </w:r>
      <w:r w:rsidR="00101B7C">
        <w:t>s</w:t>
      </w:r>
      <w:r>
        <w:t xml:space="preserve"> under various </w:t>
      </w:r>
      <w:r>
        <w:t>scenarios</w:t>
      </w:r>
      <w:r>
        <w:t xml:space="preserve"> using a simple CIFAR10 dataset. We also provide an example federated medical image classification task on cloud. We hope this work can be a reference for bioinformaticians who want to attempt on federated settings.</w:t>
      </w:r>
    </w:p>
    <w:p w:rsidR="00762C52" w:rsidRDefault="00762C52"/>
    <w:p w:rsidR="00762C52" w:rsidRDefault="00762C52"/>
    <w:p w:rsidR="00762C52" w:rsidRDefault="00762C52"/>
    <w:p w:rsidR="00762C52" w:rsidRDefault="00762C52">
      <w:pPr>
        <w:rPr>
          <w:rFonts w:hint="eastAsia"/>
        </w:rPr>
      </w:pPr>
    </w:p>
    <w:p w:rsidR="00762C52" w:rsidRDefault="00762C52"/>
    <w:p w:rsidR="00762C52" w:rsidRDefault="00762C52">
      <w:r>
        <w:br w:type="page"/>
      </w:r>
    </w:p>
    <w:p w:rsidR="00762C52" w:rsidRDefault="00762C52">
      <w:pPr>
        <w:rPr>
          <w:rFonts w:hint="eastAsia"/>
        </w:rPr>
      </w:pPr>
    </w:p>
    <w:p w:rsidR="00762C52" w:rsidRPr="00762C52" w:rsidRDefault="00762C52" w:rsidP="00762C52">
      <w:pPr>
        <w:rPr>
          <w:rFonts w:hint="eastAsia"/>
          <w:sz w:val="32"/>
          <w:szCs w:val="32"/>
        </w:rPr>
      </w:pPr>
    </w:p>
    <w:p w:rsidR="002D370A" w:rsidRDefault="007C2C6C" w:rsidP="007C2C6C">
      <w:pPr>
        <w:pStyle w:val="af4"/>
        <w:numPr>
          <w:ilvl w:val="0"/>
          <w:numId w:val="1"/>
        </w:numPr>
        <w:ind w:firstLineChars="0"/>
        <w:rPr>
          <w:sz w:val="32"/>
          <w:szCs w:val="32"/>
        </w:rPr>
      </w:pPr>
      <w:r w:rsidRPr="00083ACD">
        <w:rPr>
          <w:sz w:val="32"/>
          <w:szCs w:val="32"/>
        </w:rPr>
        <w:t>Introduction</w:t>
      </w:r>
    </w:p>
    <w:p w:rsidR="00A91C45" w:rsidRPr="00665068" w:rsidRDefault="00A91C45" w:rsidP="00A91C45">
      <w:pPr>
        <w:rPr>
          <w:rFonts w:ascii="Times New Roman" w:hAnsi="Times New Roman" w:cs="Times New Roman"/>
          <w:sz w:val="24"/>
          <w:szCs w:val="24"/>
        </w:rPr>
      </w:pPr>
      <w:r w:rsidRPr="00665068">
        <w:rPr>
          <w:rFonts w:ascii="Times New Roman" w:hAnsi="Times New Roman" w:cs="Times New Roman"/>
          <w:sz w:val="24"/>
          <w:szCs w:val="24"/>
        </w:rPr>
        <w:t xml:space="preserve">Machine learning methods has been applied to medical or biological researches for long. Traditional algorithms such as PCA, random forest, AdaBoost has been widely used </w:t>
      </w:r>
      <w:r w:rsidR="00F22DB9" w:rsidRPr="00665068">
        <w:rPr>
          <w:rFonts w:ascii="Times New Roman" w:hAnsi="Times New Roman" w:cs="Times New Roman"/>
          <w:sz w:val="24"/>
          <w:szCs w:val="24"/>
        </w:rPr>
        <w:fldChar w:fldCharType="begin"/>
      </w:r>
      <w:r w:rsidR="00F22DB9" w:rsidRPr="00665068">
        <w:rPr>
          <w:rFonts w:ascii="Times New Roman" w:hAnsi="Times New Roman" w:cs="Times New Roman"/>
          <w:sz w:val="24"/>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00F22DB9" w:rsidRPr="00665068">
        <w:rPr>
          <w:rFonts w:ascii="Times New Roman" w:hAnsi="Times New Roman" w:cs="Times New Roman"/>
          <w:sz w:val="24"/>
          <w:szCs w:val="24"/>
        </w:rPr>
        <w:fldChar w:fldCharType="separate"/>
      </w:r>
      <w:r w:rsidR="00F22DB9" w:rsidRPr="00665068">
        <w:rPr>
          <w:rFonts w:ascii="Times New Roman" w:eastAsia="等线" w:hAnsi="Times New Roman" w:cs="Times New Roman"/>
          <w:sz w:val="24"/>
          <w:szCs w:val="24"/>
        </w:rPr>
        <w:t xml:space="preserve">(Benitez </w:t>
      </w:r>
      <w:r w:rsidR="00F22DB9" w:rsidRPr="00665068">
        <w:rPr>
          <w:rFonts w:ascii="Times New Roman" w:eastAsia="等线" w:hAnsi="Times New Roman" w:cs="Times New Roman"/>
          <w:i/>
          <w:iCs/>
          <w:sz w:val="24"/>
          <w:szCs w:val="24"/>
        </w:rPr>
        <w:t>et al.</w:t>
      </w:r>
      <w:r w:rsidR="00F22DB9" w:rsidRPr="00665068">
        <w:rPr>
          <w:rFonts w:ascii="Times New Roman" w:eastAsia="等线" w:hAnsi="Times New Roman" w:cs="Times New Roman"/>
          <w:sz w:val="24"/>
          <w:szCs w:val="24"/>
        </w:rPr>
        <w:t xml:space="preserve"> 2011, Chen &amp; Ishwaran 2012)</w:t>
      </w:r>
      <w:r w:rsidR="00F22DB9" w:rsidRPr="00665068">
        <w:rPr>
          <w:rFonts w:ascii="Times New Roman" w:hAnsi="Times New Roman" w:cs="Times New Roman"/>
          <w:sz w:val="24"/>
          <w:szCs w:val="24"/>
        </w:rPr>
        <w:fldChar w:fldCharType="end"/>
      </w:r>
      <w:r w:rsidRPr="00665068">
        <w:rPr>
          <w:rFonts w:ascii="Times New Roman" w:hAnsi="Times New Roman" w:cs="Times New Roman"/>
          <w:sz w:val="24"/>
          <w:szCs w:val="24"/>
        </w:rPr>
        <w:t>. In recent years, a sub</w:t>
      </w:r>
      <w:r w:rsidR="00A82CF2" w:rsidRPr="00665068">
        <w:rPr>
          <w:rFonts w:ascii="Times New Roman" w:hAnsi="Times New Roman" w:cs="Times New Roman"/>
          <w:sz w:val="24"/>
          <w:szCs w:val="24"/>
        </w:rPr>
        <w:t xml:space="preserve"> field</w:t>
      </w:r>
      <w:r w:rsidRPr="00665068">
        <w:rPr>
          <w:rFonts w:ascii="Times New Roman" w:hAnsi="Times New Roman" w:cs="Times New Roman"/>
          <w:sz w:val="24"/>
          <w:szCs w:val="24"/>
        </w:rPr>
        <w:t xml:space="preserve"> called deep learning has become popular. Traditional machine learning workflow requires manual preprocessing and feature extraction, while deep learning can learn features from raw data. </w:t>
      </w:r>
      <w:r w:rsidR="009B5B61" w:rsidRPr="00665068">
        <w:rPr>
          <w:rFonts w:ascii="Times New Roman" w:hAnsi="Times New Roman" w:cs="Times New Roman"/>
          <w:sz w:val="24"/>
          <w:szCs w:val="24"/>
        </w:rPr>
        <w:fldChar w:fldCharType="begin"/>
      </w:r>
      <w:r w:rsidR="009B5B61" w:rsidRPr="00665068">
        <w:rPr>
          <w:rFonts w:ascii="Times New Roman" w:hAnsi="Times New Roman" w:cs="Times New Roman"/>
          <w:sz w:val="24"/>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009B5B61" w:rsidRPr="00665068">
        <w:rPr>
          <w:rFonts w:ascii="Times New Roman" w:hAnsi="Times New Roman" w:cs="Times New Roman"/>
          <w:sz w:val="24"/>
          <w:szCs w:val="24"/>
        </w:rPr>
        <w:fldChar w:fldCharType="separate"/>
      </w:r>
      <w:r w:rsidR="009B5B61" w:rsidRPr="00665068">
        <w:rPr>
          <w:rFonts w:ascii="Times New Roman" w:eastAsia="等线" w:hAnsi="Times New Roman" w:cs="Times New Roman"/>
          <w:sz w:val="24"/>
          <w:szCs w:val="24"/>
        </w:rPr>
        <w:t xml:space="preserve">(Angermueller </w:t>
      </w:r>
      <w:r w:rsidR="009B5B61" w:rsidRPr="00665068">
        <w:rPr>
          <w:rFonts w:ascii="Times New Roman" w:eastAsia="等线" w:hAnsi="Times New Roman" w:cs="Times New Roman"/>
          <w:i/>
          <w:iCs/>
          <w:sz w:val="24"/>
          <w:szCs w:val="24"/>
        </w:rPr>
        <w:t>et al.</w:t>
      </w:r>
      <w:r w:rsidR="009B5B61" w:rsidRPr="00665068">
        <w:rPr>
          <w:rFonts w:ascii="Times New Roman" w:eastAsia="等线" w:hAnsi="Times New Roman" w:cs="Times New Roman"/>
          <w:sz w:val="24"/>
          <w:szCs w:val="24"/>
        </w:rPr>
        <w:t xml:space="preserve"> 2016)</w:t>
      </w:r>
      <w:r w:rsidR="009B5B61" w:rsidRPr="00665068">
        <w:rPr>
          <w:rFonts w:ascii="Times New Roman" w:hAnsi="Times New Roman" w:cs="Times New Roman"/>
          <w:sz w:val="24"/>
          <w:szCs w:val="24"/>
        </w:rPr>
        <w:fldChar w:fldCharType="end"/>
      </w:r>
      <w:r w:rsidR="009B5B61" w:rsidRPr="00665068">
        <w:rPr>
          <w:rFonts w:ascii="Times New Roman" w:hAnsi="Times New Roman" w:cs="Times New Roman"/>
          <w:sz w:val="24"/>
          <w:szCs w:val="24"/>
        </w:rPr>
        <w:t xml:space="preserve"> and </w:t>
      </w:r>
      <w:r w:rsidR="009B5B61" w:rsidRPr="00665068">
        <w:rPr>
          <w:rFonts w:ascii="Times New Roman" w:hAnsi="Times New Roman" w:cs="Times New Roman"/>
          <w:sz w:val="24"/>
          <w:szCs w:val="24"/>
        </w:rPr>
        <w:fldChar w:fldCharType="begin"/>
      </w:r>
      <w:r w:rsidR="009B5B61" w:rsidRPr="00665068">
        <w:rPr>
          <w:rFonts w:ascii="Times New Roman" w:hAnsi="Times New Roman" w:cs="Times New Roman"/>
          <w:sz w:val="24"/>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009B5B61" w:rsidRPr="00665068">
        <w:rPr>
          <w:rFonts w:ascii="Times New Roman" w:hAnsi="Times New Roman" w:cs="Times New Roman"/>
          <w:sz w:val="24"/>
          <w:szCs w:val="24"/>
        </w:rPr>
        <w:fldChar w:fldCharType="separate"/>
      </w:r>
      <w:r w:rsidR="009B5B61" w:rsidRPr="00665068">
        <w:rPr>
          <w:rFonts w:ascii="Times New Roman" w:eastAsia="等线" w:hAnsi="Times New Roman" w:cs="Times New Roman"/>
          <w:sz w:val="24"/>
          <w:szCs w:val="24"/>
        </w:rPr>
        <w:t xml:space="preserve">(Jurtz </w:t>
      </w:r>
      <w:r w:rsidR="009B5B61" w:rsidRPr="00665068">
        <w:rPr>
          <w:rFonts w:ascii="Times New Roman" w:eastAsia="等线" w:hAnsi="Times New Roman" w:cs="Times New Roman"/>
          <w:i/>
          <w:iCs/>
          <w:sz w:val="24"/>
          <w:szCs w:val="24"/>
        </w:rPr>
        <w:t>et al.</w:t>
      </w:r>
      <w:r w:rsidR="009B5B61" w:rsidRPr="00665068">
        <w:rPr>
          <w:rFonts w:ascii="Times New Roman" w:eastAsia="等线" w:hAnsi="Times New Roman" w:cs="Times New Roman"/>
          <w:sz w:val="24"/>
          <w:szCs w:val="24"/>
        </w:rPr>
        <w:t xml:space="preserve"> 2017)</w:t>
      </w:r>
      <w:r w:rsidR="009B5B61" w:rsidRPr="00665068">
        <w:rPr>
          <w:rFonts w:ascii="Times New Roman" w:hAnsi="Times New Roman" w:cs="Times New Roman"/>
          <w:sz w:val="24"/>
          <w:szCs w:val="24"/>
        </w:rPr>
        <w:fldChar w:fldCharType="end"/>
      </w:r>
      <w:r w:rsidRPr="00665068">
        <w:rPr>
          <w:rFonts w:ascii="Times New Roman" w:hAnsi="Times New Roman" w:cs="Times New Roman"/>
          <w:sz w:val="24"/>
          <w:szCs w:val="24"/>
        </w:rPr>
        <w:t xml:space="preserve"> summarize deep learning’s application in regulatory genomics, biological image and sequence analysis. Beside these, many interesting </w:t>
      </w:r>
      <w:r w:rsidR="00417E67" w:rsidRPr="00665068">
        <w:rPr>
          <w:rFonts w:ascii="Times New Roman" w:hAnsi="Times New Roman" w:cs="Times New Roman"/>
          <w:sz w:val="24"/>
          <w:szCs w:val="24"/>
        </w:rPr>
        <w:t>works</w:t>
      </w:r>
      <w:r w:rsidRPr="00665068">
        <w:rPr>
          <w:rFonts w:ascii="Times New Roman" w:hAnsi="Times New Roman" w:cs="Times New Roman"/>
          <w:sz w:val="24"/>
          <w:szCs w:val="24"/>
        </w:rPr>
        <w:t xml:space="preserve"> has been done in recent years. DeepVariant </w:t>
      </w:r>
      <w:r w:rsidR="00534249" w:rsidRPr="00665068">
        <w:rPr>
          <w:rFonts w:ascii="Times New Roman" w:hAnsi="Times New Roman" w:cs="Times New Roman"/>
          <w:sz w:val="24"/>
          <w:szCs w:val="24"/>
        </w:rPr>
        <w:t>aims</w:t>
      </w:r>
      <w:r w:rsidRPr="00665068">
        <w:rPr>
          <w:rFonts w:ascii="Times New Roman" w:hAnsi="Times New Roman" w:cs="Times New Roman"/>
          <w:sz w:val="24"/>
          <w:szCs w:val="24"/>
        </w:rPr>
        <w:t xml:space="preserve"> to detect genetic variants from sequencing data</w:t>
      </w:r>
      <w:r w:rsidR="00437930" w:rsidRPr="00665068">
        <w:rPr>
          <w:rFonts w:ascii="Times New Roman" w:hAnsi="Times New Roman" w:cs="Times New Roman"/>
          <w:sz w:val="24"/>
          <w:szCs w:val="24"/>
        </w:rPr>
        <w:t xml:space="preserve"> </w:t>
      </w:r>
      <w:r w:rsidR="00437930" w:rsidRPr="00665068">
        <w:rPr>
          <w:rFonts w:ascii="Times New Roman" w:hAnsi="Times New Roman" w:cs="Times New Roman"/>
          <w:sz w:val="24"/>
          <w:szCs w:val="24"/>
        </w:rPr>
        <w:fldChar w:fldCharType="begin"/>
      </w:r>
      <w:r w:rsidR="00437930" w:rsidRPr="00665068">
        <w:rPr>
          <w:rFonts w:ascii="Times New Roman" w:hAnsi="Times New Roman" w:cs="Times New Roman"/>
          <w:sz w:val="24"/>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00437930" w:rsidRPr="00665068">
        <w:rPr>
          <w:rFonts w:ascii="Times New Roman" w:hAnsi="Times New Roman" w:cs="Times New Roman"/>
          <w:sz w:val="24"/>
          <w:szCs w:val="24"/>
        </w:rPr>
        <w:fldChar w:fldCharType="separate"/>
      </w:r>
      <w:r w:rsidR="00437930" w:rsidRPr="00665068">
        <w:rPr>
          <w:rFonts w:ascii="Times New Roman" w:eastAsia="等线" w:hAnsi="Times New Roman" w:cs="Times New Roman"/>
          <w:sz w:val="24"/>
          <w:szCs w:val="24"/>
        </w:rPr>
        <w:t xml:space="preserve">(Poplin </w:t>
      </w:r>
      <w:r w:rsidR="00437930" w:rsidRPr="00665068">
        <w:rPr>
          <w:rFonts w:ascii="Times New Roman" w:eastAsia="等线" w:hAnsi="Times New Roman" w:cs="Times New Roman"/>
          <w:i/>
          <w:iCs/>
          <w:sz w:val="24"/>
          <w:szCs w:val="24"/>
        </w:rPr>
        <w:t>et al.</w:t>
      </w:r>
      <w:r w:rsidR="00437930" w:rsidRPr="00665068">
        <w:rPr>
          <w:rFonts w:ascii="Times New Roman" w:eastAsia="等线" w:hAnsi="Times New Roman" w:cs="Times New Roman"/>
          <w:sz w:val="24"/>
          <w:szCs w:val="24"/>
        </w:rPr>
        <w:t xml:space="preserve"> 2018)</w:t>
      </w:r>
      <w:r w:rsidR="00437930" w:rsidRPr="00665068">
        <w:rPr>
          <w:rFonts w:ascii="Times New Roman" w:hAnsi="Times New Roman" w:cs="Times New Roman"/>
          <w:sz w:val="24"/>
          <w:szCs w:val="24"/>
        </w:rPr>
        <w:fldChar w:fldCharType="end"/>
      </w:r>
      <w:r w:rsidRPr="00665068">
        <w:rPr>
          <w:rFonts w:ascii="Times New Roman" w:hAnsi="Times New Roman" w:cs="Times New Roman"/>
          <w:sz w:val="24"/>
          <w:szCs w:val="24"/>
        </w:rPr>
        <w:t>. DeepSimulator attempts to generate more realistic base calls for simulation experiments</w:t>
      </w:r>
      <w:r w:rsidR="00A16A82" w:rsidRPr="00665068">
        <w:rPr>
          <w:rFonts w:ascii="Times New Roman" w:eastAsia="等线" w:hAnsi="Times New Roman" w:cs="Times New Roman"/>
          <w:sz w:val="24"/>
          <w:szCs w:val="24"/>
        </w:rPr>
        <w:t xml:space="preserve"> </w:t>
      </w:r>
      <w:r w:rsidR="00A16A82" w:rsidRPr="00665068">
        <w:rPr>
          <w:rFonts w:ascii="Times New Roman" w:eastAsia="等线" w:hAnsi="Times New Roman" w:cs="Times New Roman"/>
          <w:sz w:val="24"/>
          <w:szCs w:val="24"/>
        </w:rPr>
        <w:fldChar w:fldCharType="begin"/>
      </w:r>
      <w:r w:rsidR="00A13FB9" w:rsidRPr="00665068">
        <w:rPr>
          <w:rFonts w:ascii="Times New Roman" w:eastAsia="等线" w:hAnsi="Times New Roman" w:cs="Times New Roman"/>
          <w:sz w:val="24"/>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00A16A82" w:rsidRPr="00665068">
        <w:rPr>
          <w:rFonts w:ascii="Times New Roman" w:eastAsia="等线" w:hAnsi="Times New Roman" w:cs="Times New Roman"/>
          <w:sz w:val="24"/>
          <w:szCs w:val="24"/>
        </w:rPr>
        <w:fldChar w:fldCharType="separate"/>
      </w:r>
      <w:r w:rsidR="00A13FB9" w:rsidRPr="00665068">
        <w:rPr>
          <w:rFonts w:ascii="Times New Roman" w:eastAsia="等线" w:hAnsi="Times New Roman" w:cs="Times New Roman"/>
          <w:sz w:val="24"/>
          <w:szCs w:val="24"/>
        </w:rPr>
        <w:t xml:space="preserve">(Li Y </w:t>
      </w:r>
      <w:r w:rsidR="00A13FB9" w:rsidRPr="00665068">
        <w:rPr>
          <w:rFonts w:ascii="Times New Roman" w:eastAsia="等线" w:hAnsi="Times New Roman" w:cs="Times New Roman"/>
          <w:i/>
          <w:iCs/>
          <w:sz w:val="24"/>
          <w:szCs w:val="24"/>
        </w:rPr>
        <w:t>et al.</w:t>
      </w:r>
      <w:r w:rsidR="00A13FB9" w:rsidRPr="00665068">
        <w:rPr>
          <w:rFonts w:ascii="Times New Roman" w:eastAsia="等线" w:hAnsi="Times New Roman" w:cs="Times New Roman"/>
          <w:sz w:val="24"/>
          <w:szCs w:val="24"/>
        </w:rPr>
        <w:t xml:space="preserve"> 2018)</w:t>
      </w:r>
      <w:r w:rsidR="00A16A82" w:rsidRPr="00665068">
        <w:rPr>
          <w:rFonts w:ascii="Times New Roman" w:eastAsia="等线" w:hAnsi="Times New Roman" w:cs="Times New Roman"/>
          <w:sz w:val="24"/>
          <w:szCs w:val="24"/>
        </w:rPr>
        <w:fldChar w:fldCharType="end"/>
      </w:r>
      <w:r w:rsidRPr="00665068">
        <w:rPr>
          <w:rFonts w:ascii="Times New Roman" w:hAnsi="Times New Roman" w:cs="Times New Roman"/>
          <w:sz w:val="24"/>
          <w:szCs w:val="24"/>
        </w:rPr>
        <w:t xml:space="preserve">. Autoencoder has also </w:t>
      </w:r>
      <w:r w:rsidR="001F388C" w:rsidRPr="00665068">
        <w:rPr>
          <w:rFonts w:ascii="Times New Roman" w:hAnsi="Times New Roman" w:cs="Times New Roman"/>
          <w:sz w:val="24"/>
          <w:szCs w:val="24"/>
        </w:rPr>
        <w:t>been applied</w:t>
      </w:r>
      <w:r w:rsidRPr="00665068">
        <w:rPr>
          <w:rFonts w:ascii="Times New Roman" w:hAnsi="Times New Roman" w:cs="Times New Roman"/>
          <w:sz w:val="24"/>
          <w:szCs w:val="24"/>
        </w:rPr>
        <w:t xml:space="preserve"> </w:t>
      </w:r>
      <w:r w:rsidR="006C4102" w:rsidRPr="00665068">
        <w:rPr>
          <w:rFonts w:ascii="Times New Roman" w:hAnsi="Times New Roman" w:cs="Times New Roman"/>
          <w:sz w:val="24"/>
          <w:szCs w:val="24"/>
        </w:rPr>
        <w:t>for</w:t>
      </w:r>
      <w:r w:rsidRPr="00665068">
        <w:rPr>
          <w:rFonts w:ascii="Times New Roman" w:hAnsi="Times New Roman" w:cs="Times New Roman"/>
          <w:sz w:val="24"/>
          <w:szCs w:val="24"/>
        </w:rPr>
        <w:t xml:space="preserve"> denois</w:t>
      </w:r>
      <w:r w:rsidR="006C4102" w:rsidRPr="00665068">
        <w:rPr>
          <w:rFonts w:ascii="Times New Roman" w:hAnsi="Times New Roman" w:cs="Times New Roman"/>
          <w:sz w:val="24"/>
          <w:szCs w:val="24"/>
        </w:rPr>
        <w:t>ing</w:t>
      </w:r>
      <w:r w:rsidRPr="00665068">
        <w:rPr>
          <w:rFonts w:ascii="Times New Roman" w:hAnsi="Times New Roman" w:cs="Times New Roman"/>
          <w:sz w:val="24"/>
          <w:szCs w:val="24"/>
        </w:rPr>
        <w:t xml:space="preserve"> scRNA-seq datasets</w:t>
      </w:r>
      <w:r w:rsidR="003F3ABD" w:rsidRPr="00665068">
        <w:rPr>
          <w:rFonts w:ascii="Times New Roman" w:hAnsi="Times New Roman" w:cs="Times New Roman"/>
          <w:sz w:val="24"/>
          <w:szCs w:val="24"/>
        </w:rPr>
        <w:t xml:space="preserve"> </w:t>
      </w:r>
      <w:r w:rsidR="003F3ABD" w:rsidRPr="00665068">
        <w:rPr>
          <w:rFonts w:ascii="Times New Roman" w:hAnsi="Times New Roman" w:cs="Times New Roman"/>
          <w:sz w:val="24"/>
          <w:szCs w:val="24"/>
        </w:rPr>
        <w:fldChar w:fldCharType="begin"/>
      </w:r>
      <w:r w:rsidR="003F3ABD" w:rsidRPr="00665068">
        <w:rPr>
          <w:rFonts w:ascii="Times New Roman" w:hAnsi="Times New Roman" w:cs="Times New Roman"/>
          <w:sz w:val="24"/>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003F3ABD" w:rsidRPr="00665068">
        <w:rPr>
          <w:rFonts w:ascii="Times New Roman" w:hAnsi="Times New Roman" w:cs="Times New Roman"/>
          <w:sz w:val="24"/>
          <w:szCs w:val="24"/>
        </w:rPr>
        <w:fldChar w:fldCharType="separate"/>
      </w:r>
      <w:r w:rsidR="003F3ABD" w:rsidRPr="00665068">
        <w:rPr>
          <w:rFonts w:ascii="Times New Roman" w:eastAsia="等线" w:hAnsi="Times New Roman" w:cs="Times New Roman"/>
          <w:sz w:val="24"/>
          <w:szCs w:val="24"/>
        </w:rPr>
        <w:t xml:space="preserve">(Eraslan </w:t>
      </w:r>
      <w:r w:rsidR="003F3ABD" w:rsidRPr="00665068">
        <w:rPr>
          <w:rFonts w:ascii="Times New Roman" w:eastAsia="等线" w:hAnsi="Times New Roman" w:cs="Times New Roman"/>
          <w:i/>
          <w:iCs/>
          <w:sz w:val="24"/>
          <w:szCs w:val="24"/>
        </w:rPr>
        <w:t>et al.</w:t>
      </w:r>
      <w:r w:rsidR="003F3ABD" w:rsidRPr="00665068">
        <w:rPr>
          <w:rFonts w:ascii="Times New Roman" w:eastAsia="等线" w:hAnsi="Times New Roman" w:cs="Times New Roman"/>
          <w:sz w:val="24"/>
          <w:szCs w:val="24"/>
        </w:rPr>
        <w:t xml:space="preserve"> 2019)</w:t>
      </w:r>
      <w:r w:rsidR="003F3ABD" w:rsidRPr="00665068">
        <w:rPr>
          <w:rFonts w:ascii="Times New Roman" w:hAnsi="Times New Roman" w:cs="Times New Roman"/>
          <w:sz w:val="24"/>
          <w:szCs w:val="24"/>
        </w:rPr>
        <w:fldChar w:fldCharType="end"/>
      </w:r>
      <w:r w:rsidRPr="00665068">
        <w:rPr>
          <w:rFonts w:ascii="Times New Roman" w:hAnsi="Times New Roman" w:cs="Times New Roman"/>
          <w:sz w:val="24"/>
          <w:szCs w:val="24"/>
        </w:rPr>
        <w:t>.</w:t>
      </w:r>
    </w:p>
    <w:p w:rsidR="00922FD5" w:rsidRPr="00665068" w:rsidRDefault="005E14D7" w:rsidP="00043725">
      <w:pPr>
        <w:rPr>
          <w:rFonts w:ascii="Times New Roman" w:hAnsi="Times New Roman" w:cs="Times New Roman"/>
          <w:sz w:val="24"/>
          <w:szCs w:val="24"/>
        </w:rPr>
      </w:pPr>
      <w:r w:rsidRPr="00665068">
        <w:rPr>
          <w:rFonts w:ascii="Times New Roman" w:hAnsi="Times New Roman" w:cs="Times New Roman"/>
          <w:sz w:val="24"/>
          <w:szCs w:val="24"/>
        </w:rPr>
        <w:t xml:space="preserve">There is a consensus that </w:t>
      </w:r>
      <w:r w:rsidR="001748D3" w:rsidRPr="00665068">
        <w:rPr>
          <w:rFonts w:ascii="Times New Roman" w:hAnsi="Times New Roman" w:cs="Times New Roman"/>
          <w:sz w:val="24"/>
          <w:szCs w:val="24"/>
        </w:rPr>
        <w:t xml:space="preserve">a large dataset is required for deep learning tasks, especially </w:t>
      </w:r>
      <w:r w:rsidR="007833F4" w:rsidRPr="00665068">
        <w:rPr>
          <w:rFonts w:ascii="Times New Roman" w:hAnsi="Times New Roman" w:cs="Times New Roman"/>
          <w:sz w:val="24"/>
          <w:szCs w:val="24"/>
        </w:rPr>
        <w:t xml:space="preserve">when </w:t>
      </w:r>
      <w:r w:rsidR="00253FF1" w:rsidRPr="00665068">
        <w:rPr>
          <w:rFonts w:ascii="Times New Roman" w:hAnsi="Times New Roman" w:cs="Times New Roman"/>
          <w:sz w:val="24"/>
          <w:szCs w:val="24"/>
        </w:rPr>
        <w:t>the task</w:t>
      </w:r>
      <w:r w:rsidR="007833F4" w:rsidRPr="00665068">
        <w:rPr>
          <w:rFonts w:ascii="Times New Roman" w:hAnsi="Times New Roman" w:cs="Times New Roman"/>
          <w:sz w:val="24"/>
          <w:szCs w:val="24"/>
        </w:rPr>
        <w:t xml:space="preserve"> is complex. </w:t>
      </w:r>
      <w:r w:rsidR="007239DA" w:rsidRPr="00665068">
        <w:rPr>
          <w:rFonts w:ascii="Times New Roman" w:hAnsi="Times New Roman" w:cs="Times New Roman"/>
          <w:sz w:val="24"/>
          <w:szCs w:val="24"/>
        </w:rPr>
        <w:t xml:space="preserve">ChestX-ray14 is the largest dataset of chest radiographs, which contains 112120 images from 30805 unique patients. CheXNeXt </w:t>
      </w:r>
      <w:r w:rsidR="00D16570" w:rsidRPr="00665068">
        <w:rPr>
          <w:rFonts w:ascii="Times New Roman" w:hAnsi="Times New Roman" w:cs="Times New Roman"/>
          <w:sz w:val="24"/>
          <w:szCs w:val="24"/>
        </w:rPr>
        <w:t>is trained over this</w:t>
      </w:r>
      <w:r w:rsidR="007239DA" w:rsidRPr="00665068">
        <w:rPr>
          <w:rFonts w:ascii="Times New Roman" w:hAnsi="Times New Roman" w:cs="Times New Roman"/>
          <w:sz w:val="24"/>
          <w:szCs w:val="24"/>
        </w:rPr>
        <w:t xml:space="preserve"> dataset and </w:t>
      </w:r>
      <w:r w:rsidR="00D535D2" w:rsidRPr="00665068">
        <w:rPr>
          <w:rFonts w:ascii="Times New Roman" w:hAnsi="Times New Roman" w:cs="Times New Roman"/>
          <w:sz w:val="24"/>
          <w:szCs w:val="24"/>
        </w:rPr>
        <w:t>claims</w:t>
      </w:r>
      <w:r w:rsidR="00D16570" w:rsidRPr="00665068">
        <w:rPr>
          <w:rFonts w:ascii="Times New Roman" w:hAnsi="Times New Roman" w:cs="Times New Roman"/>
          <w:sz w:val="24"/>
          <w:szCs w:val="24"/>
        </w:rPr>
        <w:t xml:space="preserve"> to approximate expert’s performance</w:t>
      </w:r>
      <w:r w:rsidR="00953F05" w:rsidRPr="00665068">
        <w:rPr>
          <w:rFonts w:ascii="Times New Roman" w:hAnsi="Times New Roman" w:cs="Times New Roman"/>
          <w:sz w:val="24"/>
          <w:szCs w:val="24"/>
        </w:rPr>
        <w:t xml:space="preserve"> </w:t>
      </w:r>
      <w:r w:rsidR="00953F05" w:rsidRPr="00665068">
        <w:rPr>
          <w:rFonts w:ascii="Times New Roman" w:hAnsi="Times New Roman" w:cs="Times New Roman"/>
          <w:sz w:val="24"/>
          <w:szCs w:val="24"/>
        </w:rPr>
        <w:fldChar w:fldCharType="begin"/>
      </w:r>
      <w:r w:rsidR="00953F05" w:rsidRPr="00665068">
        <w:rPr>
          <w:rFonts w:ascii="Times New Roman" w:hAnsi="Times New Roman" w:cs="Times New Roman"/>
          <w:sz w:val="24"/>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00953F05" w:rsidRPr="00665068">
        <w:rPr>
          <w:rFonts w:ascii="Times New Roman" w:hAnsi="Times New Roman" w:cs="Times New Roman"/>
          <w:sz w:val="24"/>
          <w:szCs w:val="24"/>
        </w:rPr>
        <w:fldChar w:fldCharType="separate"/>
      </w:r>
      <w:r w:rsidR="00953F05" w:rsidRPr="00665068">
        <w:rPr>
          <w:rFonts w:ascii="Times New Roman" w:eastAsia="等线" w:hAnsi="Times New Roman" w:cs="Times New Roman"/>
          <w:sz w:val="24"/>
          <w:szCs w:val="24"/>
        </w:rPr>
        <w:t xml:space="preserve">(Rajpurkar </w:t>
      </w:r>
      <w:r w:rsidR="00953F05" w:rsidRPr="00665068">
        <w:rPr>
          <w:rFonts w:ascii="Times New Roman" w:eastAsia="等线" w:hAnsi="Times New Roman" w:cs="Times New Roman"/>
          <w:i/>
          <w:iCs/>
          <w:sz w:val="24"/>
          <w:szCs w:val="24"/>
        </w:rPr>
        <w:t>et al.</w:t>
      </w:r>
      <w:r w:rsidR="00953F05" w:rsidRPr="00665068">
        <w:rPr>
          <w:rFonts w:ascii="Times New Roman" w:eastAsia="等线" w:hAnsi="Times New Roman" w:cs="Times New Roman"/>
          <w:sz w:val="24"/>
          <w:szCs w:val="24"/>
        </w:rPr>
        <w:t xml:space="preserve"> 2018)</w:t>
      </w:r>
      <w:r w:rsidR="00953F05" w:rsidRPr="00665068">
        <w:rPr>
          <w:rFonts w:ascii="Times New Roman" w:hAnsi="Times New Roman" w:cs="Times New Roman"/>
          <w:sz w:val="24"/>
          <w:szCs w:val="24"/>
        </w:rPr>
        <w:fldChar w:fldCharType="end"/>
      </w:r>
      <w:r w:rsidR="00D16570" w:rsidRPr="00665068">
        <w:rPr>
          <w:rFonts w:ascii="Times New Roman" w:hAnsi="Times New Roman" w:cs="Times New Roman"/>
          <w:sz w:val="24"/>
          <w:szCs w:val="24"/>
        </w:rPr>
        <w:t xml:space="preserve">. </w:t>
      </w:r>
      <w:r w:rsidR="00167902" w:rsidRPr="00665068">
        <w:rPr>
          <w:rFonts w:ascii="Times New Roman" w:hAnsi="Times New Roman" w:cs="Times New Roman"/>
          <w:sz w:val="24"/>
          <w:szCs w:val="24"/>
        </w:rPr>
        <w:t>In a</w:t>
      </w:r>
      <w:r w:rsidR="00317F9B" w:rsidRPr="00665068">
        <w:rPr>
          <w:rFonts w:ascii="Times New Roman" w:hAnsi="Times New Roman" w:cs="Times New Roman"/>
          <w:sz w:val="24"/>
          <w:szCs w:val="24"/>
        </w:rPr>
        <w:t xml:space="preserve">nother </w:t>
      </w:r>
      <w:r w:rsidR="006316B8" w:rsidRPr="00665068">
        <w:rPr>
          <w:rFonts w:ascii="Times New Roman" w:hAnsi="Times New Roman" w:cs="Times New Roman"/>
          <w:sz w:val="24"/>
          <w:szCs w:val="24"/>
        </w:rPr>
        <w:t>research</w:t>
      </w:r>
      <w:r w:rsidR="00167902" w:rsidRPr="00665068">
        <w:rPr>
          <w:rFonts w:ascii="Times New Roman" w:hAnsi="Times New Roman" w:cs="Times New Roman"/>
          <w:sz w:val="24"/>
          <w:szCs w:val="24"/>
        </w:rPr>
        <w:t>,</w:t>
      </w:r>
      <w:r w:rsidR="00317F9B" w:rsidRPr="00665068">
        <w:rPr>
          <w:rFonts w:ascii="Times New Roman" w:hAnsi="Times New Roman" w:cs="Times New Roman"/>
          <w:sz w:val="24"/>
          <w:szCs w:val="24"/>
        </w:rPr>
        <w:t xml:space="preserve"> several structurally distinct antibacterial molecules</w:t>
      </w:r>
      <w:r w:rsidR="00167902" w:rsidRPr="00665068">
        <w:rPr>
          <w:rFonts w:ascii="Times New Roman" w:hAnsi="Times New Roman" w:cs="Times New Roman"/>
          <w:sz w:val="24"/>
          <w:szCs w:val="24"/>
        </w:rPr>
        <w:t xml:space="preserve"> </w:t>
      </w:r>
      <w:r w:rsidR="004F5DAD" w:rsidRPr="00665068">
        <w:rPr>
          <w:rFonts w:ascii="Times New Roman" w:hAnsi="Times New Roman" w:cs="Times New Roman"/>
          <w:sz w:val="24"/>
          <w:szCs w:val="24"/>
        </w:rPr>
        <w:t>have</w:t>
      </w:r>
      <w:r w:rsidR="00167902" w:rsidRPr="00665068">
        <w:rPr>
          <w:rFonts w:ascii="Times New Roman" w:hAnsi="Times New Roman" w:cs="Times New Roman"/>
          <w:sz w:val="24"/>
          <w:szCs w:val="24"/>
        </w:rPr>
        <w:t xml:space="preserve"> been </w:t>
      </w:r>
      <w:r w:rsidR="00C63C8E" w:rsidRPr="00665068">
        <w:rPr>
          <w:rFonts w:ascii="Times New Roman" w:hAnsi="Times New Roman" w:cs="Times New Roman"/>
          <w:sz w:val="24"/>
          <w:szCs w:val="24"/>
        </w:rPr>
        <w:t>discovered</w:t>
      </w:r>
      <w:r w:rsidR="00317F9B" w:rsidRPr="00665068">
        <w:rPr>
          <w:rFonts w:ascii="Times New Roman" w:hAnsi="Times New Roman" w:cs="Times New Roman"/>
          <w:sz w:val="24"/>
          <w:szCs w:val="24"/>
        </w:rPr>
        <w:t xml:space="preserve"> </w:t>
      </w:r>
      <w:r w:rsidR="00152F6D" w:rsidRPr="00665068">
        <w:rPr>
          <w:rFonts w:ascii="Times New Roman" w:hAnsi="Times New Roman" w:cs="Times New Roman"/>
          <w:sz w:val="24"/>
          <w:szCs w:val="24"/>
        </w:rPr>
        <w:t xml:space="preserve">with </w:t>
      </w:r>
      <w:r w:rsidR="00896C12" w:rsidRPr="00665068">
        <w:rPr>
          <w:rFonts w:ascii="Times New Roman" w:hAnsi="Times New Roman" w:cs="Times New Roman"/>
          <w:sz w:val="24"/>
          <w:szCs w:val="24"/>
        </w:rPr>
        <w:t xml:space="preserve">the </w:t>
      </w:r>
      <w:r w:rsidR="00152F6D" w:rsidRPr="00665068">
        <w:rPr>
          <w:rFonts w:ascii="Times New Roman" w:hAnsi="Times New Roman" w:cs="Times New Roman"/>
          <w:sz w:val="24"/>
          <w:szCs w:val="24"/>
        </w:rPr>
        <w:t>assistance of</w:t>
      </w:r>
      <w:r w:rsidR="00317F9B" w:rsidRPr="00665068">
        <w:rPr>
          <w:rFonts w:ascii="Times New Roman" w:hAnsi="Times New Roman" w:cs="Times New Roman"/>
          <w:sz w:val="24"/>
          <w:szCs w:val="24"/>
        </w:rPr>
        <w:t xml:space="preserve"> </w:t>
      </w:r>
      <w:r w:rsidR="00261B5E" w:rsidRPr="00665068">
        <w:rPr>
          <w:rFonts w:ascii="Times New Roman" w:hAnsi="Times New Roman" w:cs="Times New Roman"/>
          <w:sz w:val="24"/>
          <w:szCs w:val="24"/>
        </w:rPr>
        <w:t>a</w:t>
      </w:r>
      <w:r w:rsidR="00317F9B" w:rsidRPr="00665068">
        <w:rPr>
          <w:rFonts w:ascii="Times New Roman" w:hAnsi="Times New Roman" w:cs="Times New Roman"/>
          <w:sz w:val="24"/>
          <w:szCs w:val="24"/>
        </w:rPr>
        <w:t xml:space="preserve"> model trained </w:t>
      </w:r>
      <w:r w:rsidR="00167902" w:rsidRPr="00665068">
        <w:rPr>
          <w:rFonts w:ascii="Times New Roman" w:hAnsi="Times New Roman" w:cs="Times New Roman"/>
          <w:sz w:val="24"/>
          <w:szCs w:val="24"/>
        </w:rPr>
        <w:t>over</w:t>
      </w:r>
      <w:r w:rsidR="00317F9B" w:rsidRPr="00665068">
        <w:rPr>
          <w:rFonts w:ascii="Times New Roman" w:hAnsi="Times New Roman" w:cs="Times New Roman"/>
          <w:sz w:val="24"/>
          <w:szCs w:val="24"/>
        </w:rPr>
        <w:t xml:space="preserve"> </w:t>
      </w:r>
      <w:r w:rsidR="00167902" w:rsidRPr="00665068">
        <w:rPr>
          <w:rFonts w:ascii="Times New Roman" w:hAnsi="Times New Roman" w:cs="Times New Roman"/>
          <w:sz w:val="24"/>
          <w:szCs w:val="24"/>
        </w:rPr>
        <w:t xml:space="preserve">an </w:t>
      </w:r>
      <w:r w:rsidR="00261B5E" w:rsidRPr="00665068">
        <w:rPr>
          <w:rFonts w:ascii="Times New Roman" w:hAnsi="Times New Roman" w:cs="Times New Roman"/>
          <w:sz w:val="24"/>
          <w:szCs w:val="24"/>
        </w:rPr>
        <w:t>empirical data</w:t>
      </w:r>
      <w:r w:rsidR="00167902" w:rsidRPr="00665068">
        <w:rPr>
          <w:rFonts w:ascii="Times New Roman" w:hAnsi="Times New Roman" w:cs="Times New Roman"/>
          <w:sz w:val="24"/>
          <w:szCs w:val="24"/>
        </w:rPr>
        <w:t xml:space="preserve">set of size 2335 </w:t>
      </w:r>
      <w:r w:rsidR="00082879" w:rsidRPr="00665068">
        <w:rPr>
          <w:rFonts w:ascii="Times New Roman" w:hAnsi="Times New Roman" w:cs="Times New Roman"/>
          <w:sz w:val="24"/>
          <w:szCs w:val="24"/>
        </w:rPr>
        <w:fldChar w:fldCharType="begin"/>
      </w:r>
      <w:r w:rsidR="00082879" w:rsidRPr="00665068">
        <w:rPr>
          <w:rFonts w:ascii="Times New Roman" w:hAnsi="Times New Roman" w:cs="Times New Roman"/>
          <w:sz w:val="24"/>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00082879" w:rsidRPr="00665068">
        <w:rPr>
          <w:rFonts w:ascii="Times New Roman" w:hAnsi="Times New Roman" w:cs="Times New Roman"/>
          <w:sz w:val="24"/>
          <w:szCs w:val="24"/>
        </w:rPr>
        <w:fldChar w:fldCharType="separate"/>
      </w:r>
      <w:r w:rsidR="00082879" w:rsidRPr="00665068">
        <w:rPr>
          <w:rFonts w:ascii="Times New Roman" w:eastAsia="等线" w:hAnsi="Times New Roman" w:cs="Times New Roman"/>
          <w:sz w:val="24"/>
          <w:szCs w:val="24"/>
        </w:rPr>
        <w:t xml:space="preserve">(Stokes </w:t>
      </w:r>
      <w:r w:rsidR="00082879" w:rsidRPr="00665068">
        <w:rPr>
          <w:rFonts w:ascii="Times New Roman" w:eastAsia="等线" w:hAnsi="Times New Roman" w:cs="Times New Roman"/>
          <w:i/>
          <w:iCs/>
          <w:sz w:val="24"/>
          <w:szCs w:val="24"/>
        </w:rPr>
        <w:t>et al.</w:t>
      </w:r>
      <w:r w:rsidR="00082879" w:rsidRPr="00665068">
        <w:rPr>
          <w:rFonts w:ascii="Times New Roman" w:eastAsia="等线" w:hAnsi="Times New Roman" w:cs="Times New Roman"/>
          <w:sz w:val="24"/>
          <w:szCs w:val="24"/>
        </w:rPr>
        <w:t xml:space="preserve"> 2020)</w:t>
      </w:r>
      <w:r w:rsidR="00082879" w:rsidRPr="00665068">
        <w:rPr>
          <w:rFonts w:ascii="Times New Roman" w:hAnsi="Times New Roman" w:cs="Times New Roman"/>
          <w:sz w:val="24"/>
          <w:szCs w:val="24"/>
        </w:rPr>
        <w:fldChar w:fldCharType="end"/>
      </w:r>
      <w:r w:rsidR="00167902" w:rsidRPr="00665068">
        <w:rPr>
          <w:rFonts w:ascii="Times New Roman" w:hAnsi="Times New Roman" w:cs="Times New Roman"/>
          <w:sz w:val="24"/>
          <w:szCs w:val="24"/>
        </w:rPr>
        <w:t xml:space="preserve">. </w:t>
      </w:r>
      <w:r w:rsidR="00435BE8" w:rsidRPr="00665068">
        <w:rPr>
          <w:rFonts w:ascii="Times New Roman" w:hAnsi="Times New Roman" w:cs="Times New Roman"/>
          <w:sz w:val="24"/>
          <w:szCs w:val="24"/>
        </w:rPr>
        <w:t>I</w:t>
      </w:r>
      <w:r w:rsidR="00C63C8E" w:rsidRPr="00665068">
        <w:rPr>
          <w:rFonts w:ascii="Times New Roman" w:hAnsi="Times New Roman" w:cs="Times New Roman"/>
          <w:sz w:val="24"/>
          <w:szCs w:val="24"/>
        </w:rPr>
        <w:t xml:space="preserve">n many other cases, </w:t>
      </w:r>
      <w:r w:rsidR="003625DD" w:rsidRPr="00665068">
        <w:rPr>
          <w:rFonts w:ascii="Times New Roman" w:hAnsi="Times New Roman" w:cs="Times New Roman"/>
          <w:sz w:val="24"/>
          <w:szCs w:val="24"/>
        </w:rPr>
        <w:t>suitable data</w:t>
      </w:r>
      <w:r w:rsidR="00575038" w:rsidRPr="00665068">
        <w:rPr>
          <w:rFonts w:ascii="Times New Roman" w:hAnsi="Times New Roman" w:cs="Times New Roman"/>
          <w:sz w:val="24"/>
          <w:szCs w:val="24"/>
        </w:rPr>
        <w:t>set</w:t>
      </w:r>
      <w:r w:rsidR="003625DD" w:rsidRPr="00665068">
        <w:rPr>
          <w:rFonts w:ascii="Times New Roman" w:hAnsi="Times New Roman" w:cs="Times New Roman"/>
          <w:sz w:val="24"/>
          <w:szCs w:val="24"/>
        </w:rPr>
        <w:t xml:space="preserve"> </w:t>
      </w:r>
      <w:r w:rsidR="001732CD" w:rsidRPr="00665068">
        <w:rPr>
          <w:rFonts w:ascii="Times New Roman" w:hAnsi="Times New Roman" w:cs="Times New Roman"/>
          <w:sz w:val="24"/>
          <w:szCs w:val="24"/>
        </w:rPr>
        <w:t xml:space="preserve">can be collected </w:t>
      </w:r>
      <w:r w:rsidR="003625DD" w:rsidRPr="00665068">
        <w:rPr>
          <w:rFonts w:ascii="Times New Roman" w:hAnsi="Times New Roman" w:cs="Times New Roman"/>
          <w:sz w:val="24"/>
          <w:szCs w:val="24"/>
        </w:rPr>
        <w:t>from</w:t>
      </w:r>
      <w:r w:rsidR="00A317F8" w:rsidRPr="00665068">
        <w:rPr>
          <w:rFonts w:ascii="Times New Roman" w:hAnsi="Times New Roman" w:cs="Times New Roman"/>
          <w:sz w:val="24"/>
          <w:szCs w:val="24"/>
        </w:rPr>
        <w:t xml:space="preserve"> </w:t>
      </w:r>
      <w:r w:rsidR="00867088" w:rsidRPr="00665068">
        <w:rPr>
          <w:rFonts w:ascii="Times New Roman" w:hAnsi="Times New Roman" w:cs="Times New Roman"/>
          <w:sz w:val="24"/>
          <w:szCs w:val="24"/>
        </w:rPr>
        <w:t>biological</w:t>
      </w:r>
      <w:r w:rsidR="003625DD" w:rsidRPr="00665068">
        <w:rPr>
          <w:rFonts w:ascii="Times New Roman" w:hAnsi="Times New Roman" w:cs="Times New Roman"/>
          <w:sz w:val="24"/>
          <w:szCs w:val="24"/>
        </w:rPr>
        <w:t xml:space="preserve"> databases such as </w:t>
      </w:r>
      <w:r w:rsidR="00A317F8" w:rsidRPr="00665068">
        <w:rPr>
          <w:rFonts w:ascii="Times New Roman" w:hAnsi="Times New Roman" w:cs="Times New Roman"/>
          <w:sz w:val="24"/>
          <w:szCs w:val="24"/>
        </w:rPr>
        <w:t>NCBI and EMBL</w:t>
      </w:r>
      <w:r w:rsidR="003840BC" w:rsidRPr="00665068">
        <w:rPr>
          <w:rFonts w:ascii="Times New Roman" w:hAnsi="Times New Roman" w:cs="Times New Roman"/>
          <w:sz w:val="24"/>
          <w:szCs w:val="24"/>
        </w:rPr>
        <w:t xml:space="preserve"> or other specific databases such as TC</w:t>
      </w:r>
      <w:r w:rsidR="001E5D18" w:rsidRPr="00665068">
        <w:rPr>
          <w:rFonts w:ascii="Times New Roman" w:hAnsi="Times New Roman" w:cs="Times New Roman"/>
          <w:sz w:val="24"/>
          <w:szCs w:val="24"/>
        </w:rPr>
        <w:t>G</w:t>
      </w:r>
      <w:r w:rsidR="003840BC" w:rsidRPr="00665068">
        <w:rPr>
          <w:rFonts w:ascii="Times New Roman" w:hAnsi="Times New Roman" w:cs="Times New Roman"/>
          <w:sz w:val="24"/>
          <w:szCs w:val="24"/>
        </w:rPr>
        <w:t>A</w:t>
      </w:r>
      <w:r w:rsidR="002E2658" w:rsidRPr="00665068">
        <w:rPr>
          <w:rFonts w:ascii="Times New Roman" w:hAnsi="Times New Roman" w:cs="Times New Roman"/>
          <w:sz w:val="24"/>
          <w:szCs w:val="24"/>
        </w:rPr>
        <w:t xml:space="preserve"> and ICGC</w:t>
      </w:r>
      <w:r w:rsidR="003840BC" w:rsidRPr="00665068">
        <w:rPr>
          <w:rFonts w:ascii="Times New Roman" w:hAnsi="Times New Roman" w:cs="Times New Roman"/>
          <w:sz w:val="24"/>
          <w:szCs w:val="24"/>
        </w:rPr>
        <w:t xml:space="preserve">. </w:t>
      </w:r>
    </w:p>
    <w:p w:rsidR="00171504" w:rsidRPr="00665068" w:rsidRDefault="00D33235" w:rsidP="00043725">
      <w:pPr>
        <w:rPr>
          <w:rFonts w:ascii="Times New Roman" w:hAnsi="Times New Roman" w:cs="Times New Roman"/>
          <w:sz w:val="24"/>
          <w:szCs w:val="24"/>
        </w:rPr>
      </w:pPr>
      <w:r w:rsidRPr="00665068">
        <w:rPr>
          <w:rFonts w:ascii="Times New Roman" w:hAnsi="Times New Roman" w:cs="Times New Roman"/>
          <w:sz w:val="24"/>
          <w:szCs w:val="24"/>
        </w:rPr>
        <w:t xml:space="preserve">However, it is not always possible to </w:t>
      </w:r>
      <w:r w:rsidR="00657A99" w:rsidRPr="00665068">
        <w:rPr>
          <w:rFonts w:ascii="Times New Roman" w:hAnsi="Times New Roman" w:cs="Times New Roman"/>
          <w:sz w:val="24"/>
          <w:szCs w:val="24"/>
        </w:rPr>
        <w:t>collect an</w:t>
      </w:r>
      <w:r w:rsidRPr="00665068">
        <w:rPr>
          <w:rFonts w:ascii="Times New Roman" w:hAnsi="Times New Roman" w:cs="Times New Roman"/>
          <w:sz w:val="24"/>
          <w:szCs w:val="24"/>
        </w:rPr>
        <w:t xml:space="preserve"> appropriate dataset.</w:t>
      </w:r>
      <w:r w:rsidR="00A87E70" w:rsidRPr="00665068">
        <w:rPr>
          <w:rFonts w:ascii="Times New Roman" w:hAnsi="Times New Roman" w:cs="Times New Roman"/>
          <w:sz w:val="24"/>
          <w:szCs w:val="24"/>
        </w:rPr>
        <w:t xml:space="preserve"> </w:t>
      </w:r>
      <w:r w:rsidR="003E4CD3" w:rsidRPr="00665068">
        <w:rPr>
          <w:rFonts w:ascii="Times New Roman" w:hAnsi="Times New Roman" w:cs="Times New Roman"/>
          <w:sz w:val="24"/>
          <w:szCs w:val="24"/>
        </w:rPr>
        <w:t xml:space="preserve">In many cases, </w:t>
      </w:r>
      <w:r w:rsidR="00934604" w:rsidRPr="00665068">
        <w:rPr>
          <w:rFonts w:ascii="Times New Roman" w:hAnsi="Times New Roman" w:cs="Times New Roman"/>
          <w:sz w:val="24"/>
          <w:szCs w:val="24"/>
        </w:rPr>
        <w:t xml:space="preserve">datasets are small and unbalanced. In other cases, annotations are not suitable for the specific training task. </w:t>
      </w:r>
      <w:r w:rsidR="007021E5" w:rsidRPr="00665068">
        <w:rPr>
          <w:rFonts w:ascii="Times New Roman" w:hAnsi="Times New Roman" w:cs="Times New Roman"/>
          <w:sz w:val="24"/>
          <w:szCs w:val="24"/>
        </w:rPr>
        <w:t>Many institutes</w:t>
      </w:r>
      <w:r w:rsidR="009403EF" w:rsidRPr="00665068">
        <w:rPr>
          <w:rFonts w:ascii="Times New Roman" w:hAnsi="Times New Roman" w:cs="Times New Roman"/>
          <w:sz w:val="24"/>
          <w:szCs w:val="24"/>
        </w:rPr>
        <w:t>, for example, hospitals</w:t>
      </w:r>
      <w:r w:rsidR="00864BBD" w:rsidRPr="00665068">
        <w:rPr>
          <w:rFonts w:ascii="Times New Roman" w:hAnsi="Times New Roman" w:cs="Times New Roman"/>
          <w:sz w:val="24"/>
          <w:szCs w:val="24"/>
        </w:rPr>
        <w:t xml:space="preserve"> or sequencing companies,</w:t>
      </w:r>
      <w:r w:rsidR="007021E5" w:rsidRPr="00665068">
        <w:rPr>
          <w:rFonts w:ascii="Times New Roman" w:hAnsi="Times New Roman" w:cs="Times New Roman"/>
          <w:sz w:val="24"/>
          <w:szCs w:val="24"/>
        </w:rPr>
        <w:t xml:space="preserve"> </w:t>
      </w:r>
      <w:r w:rsidR="00690081" w:rsidRPr="00665068">
        <w:rPr>
          <w:rFonts w:ascii="Times New Roman" w:hAnsi="Times New Roman" w:cs="Times New Roman"/>
          <w:sz w:val="24"/>
          <w:szCs w:val="24"/>
        </w:rPr>
        <w:t>own</w:t>
      </w:r>
      <w:r w:rsidR="007021E5" w:rsidRPr="00665068">
        <w:rPr>
          <w:rFonts w:ascii="Times New Roman" w:hAnsi="Times New Roman" w:cs="Times New Roman"/>
          <w:sz w:val="24"/>
          <w:szCs w:val="24"/>
        </w:rPr>
        <w:t xml:space="preserve"> a private dataset of their clients</w:t>
      </w:r>
      <w:r w:rsidR="00934604" w:rsidRPr="00665068">
        <w:rPr>
          <w:rFonts w:ascii="Times New Roman" w:hAnsi="Times New Roman" w:cs="Times New Roman"/>
          <w:sz w:val="24"/>
          <w:szCs w:val="24"/>
        </w:rPr>
        <w:t xml:space="preserve"> and have the ability to perform annotation</w:t>
      </w:r>
      <w:r w:rsidR="007021E5" w:rsidRPr="00665068">
        <w:rPr>
          <w:rFonts w:ascii="Times New Roman" w:hAnsi="Times New Roman" w:cs="Times New Roman"/>
          <w:sz w:val="24"/>
          <w:szCs w:val="24"/>
        </w:rPr>
        <w:t xml:space="preserve">. </w:t>
      </w:r>
      <w:r w:rsidR="000343AB" w:rsidRPr="00665068">
        <w:rPr>
          <w:rFonts w:ascii="Times New Roman" w:hAnsi="Times New Roman" w:cs="Times New Roman"/>
          <w:sz w:val="24"/>
          <w:szCs w:val="24"/>
        </w:rPr>
        <w:t xml:space="preserve">Due to privacy concerns and restrictions, </w:t>
      </w:r>
      <w:r w:rsidR="00171504" w:rsidRPr="00665068">
        <w:rPr>
          <w:rFonts w:ascii="Times New Roman" w:hAnsi="Times New Roman" w:cs="Times New Roman"/>
          <w:sz w:val="24"/>
          <w:szCs w:val="24"/>
        </w:rPr>
        <w:t>this part of data is usually not allowed to be shared with other institutes or to the public</w:t>
      </w:r>
      <w:r w:rsidR="00AB4448" w:rsidRPr="00665068">
        <w:rPr>
          <w:rFonts w:ascii="Times New Roman" w:hAnsi="Times New Roman" w:cs="Times New Roman"/>
          <w:sz w:val="24"/>
          <w:szCs w:val="24"/>
        </w:rPr>
        <w:t>, resulting in many small and isolated datasets.</w:t>
      </w:r>
    </w:p>
    <w:p w:rsidR="00043725" w:rsidRPr="00665068" w:rsidRDefault="006F3B60" w:rsidP="00043725">
      <w:pPr>
        <w:rPr>
          <w:rFonts w:ascii="Times New Roman" w:hAnsi="Times New Roman" w:cs="Times New Roman"/>
          <w:sz w:val="24"/>
          <w:szCs w:val="24"/>
        </w:rPr>
      </w:pPr>
      <w:r w:rsidRPr="00665068">
        <w:rPr>
          <w:rFonts w:ascii="Times New Roman" w:hAnsi="Times New Roman" w:cs="Times New Roman"/>
          <w:sz w:val="24"/>
          <w:szCs w:val="24"/>
        </w:rPr>
        <w:lastRenderedPageBreak/>
        <w:t xml:space="preserve">A new machine learning setting called Federated learning is considered to have the potential </w:t>
      </w:r>
      <w:r w:rsidR="0091665F" w:rsidRPr="00665068">
        <w:rPr>
          <w:rFonts w:ascii="Times New Roman" w:hAnsi="Times New Roman" w:cs="Times New Roman"/>
          <w:sz w:val="24"/>
          <w:szCs w:val="24"/>
        </w:rPr>
        <w:t>of</w:t>
      </w:r>
      <w:r w:rsidRPr="00665068">
        <w:rPr>
          <w:rFonts w:ascii="Times New Roman" w:hAnsi="Times New Roman" w:cs="Times New Roman"/>
          <w:sz w:val="24"/>
          <w:szCs w:val="24"/>
        </w:rPr>
        <w:t xml:space="preserve"> utiliz</w:t>
      </w:r>
      <w:r w:rsidR="0091665F" w:rsidRPr="00665068">
        <w:rPr>
          <w:rFonts w:ascii="Times New Roman" w:hAnsi="Times New Roman" w:cs="Times New Roman"/>
          <w:sz w:val="24"/>
          <w:szCs w:val="24"/>
        </w:rPr>
        <w:t>ing</w:t>
      </w:r>
      <w:r w:rsidRPr="00665068">
        <w:rPr>
          <w:rFonts w:ascii="Times New Roman" w:hAnsi="Times New Roman" w:cs="Times New Roman"/>
          <w:sz w:val="24"/>
          <w:szCs w:val="24"/>
        </w:rPr>
        <w:t xml:space="preserve"> isolated datasets without </w:t>
      </w:r>
      <w:r w:rsidR="00301EB1" w:rsidRPr="00665068">
        <w:rPr>
          <w:rFonts w:ascii="Times New Roman" w:hAnsi="Times New Roman" w:cs="Times New Roman"/>
          <w:sz w:val="24"/>
          <w:szCs w:val="24"/>
        </w:rPr>
        <w:t>leak</w:t>
      </w:r>
      <w:r w:rsidR="0091665F" w:rsidRPr="00665068">
        <w:rPr>
          <w:rFonts w:ascii="Times New Roman" w:hAnsi="Times New Roman" w:cs="Times New Roman"/>
          <w:sz w:val="24"/>
          <w:szCs w:val="24"/>
        </w:rPr>
        <w:t>age in</w:t>
      </w:r>
      <w:r w:rsidR="00301EB1" w:rsidRPr="00665068">
        <w:rPr>
          <w:rFonts w:ascii="Times New Roman" w:hAnsi="Times New Roman" w:cs="Times New Roman"/>
          <w:sz w:val="24"/>
          <w:szCs w:val="24"/>
        </w:rPr>
        <w:t xml:space="preserve"> personal</w:t>
      </w:r>
      <w:r w:rsidRPr="00665068">
        <w:rPr>
          <w:rFonts w:ascii="Times New Roman" w:hAnsi="Times New Roman" w:cs="Times New Roman"/>
          <w:sz w:val="24"/>
          <w:szCs w:val="24"/>
        </w:rPr>
        <w:t xml:space="preserve"> privacy. </w:t>
      </w:r>
      <w:r w:rsidR="00F622F6" w:rsidRPr="00665068">
        <w:rPr>
          <w:rFonts w:ascii="Times New Roman" w:hAnsi="Times New Roman" w:cs="Times New Roman"/>
          <w:sz w:val="24"/>
          <w:szCs w:val="24"/>
        </w:rPr>
        <w:t xml:space="preserve">In this project, we </w:t>
      </w:r>
      <w:r w:rsidR="003E3887" w:rsidRPr="00665068">
        <w:rPr>
          <w:rFonts w:ascii="Times New Roman" w:hAnsi="Times New Roman" w:cs="Times New Roman"/>
          <w:sz w:val="24"/>
          <w:szCs w:val="24"/>
        </w:rPr>
        <w:t xml:space="preserve">will </w:t>
      </w:r>
      <w:r w:rsidR="00001C4F" w:rsidRPr="00665068">
        <w:rPr>
          <w:rFonts w:ascii="Times New Roman" w:hAnsi="Times New Roman" w:cs="Times New Roman"/>
          <w:sz w:val="24"/>
          <w:szCs w:val="24"/>
        </w:rPr>
        <w:t xml:space="preserve">test </w:t>
      </w:r>
      <w:r w:rsidR="0045044F" w:rsidRPr="00665068">
        <w:rPr>
          <w:rFonts w:ascii="Times New Roman" w:hAnsi="Times New Roman" w:cs="Times New Roman"/>
          <w:sz w:val="24"/>
          <w:szCs w:val="24"/>
        </w:rPr>
        <w:t>federated</w:t>
      </w:r>
      <w:r w:rsidR="00483440" w:rsidRPr="00665068">
        <w:rPr>
          <w:rFonts w:ascii="Times New Roman" w:hAnsi="Times New Roman" w:cs="Times New Roman"/>
          <w:sz w:val="24"/>
          <w:szCs w:val="24"/>
        </w:rPr>
        <w:t xml:space="preserve"> </w:t>
      </w:r>
      <w:r w:rsidR="0045044F" w:rsidRPr="00665068">
        <w:rPr>
          <w:rFonts w:ascii="Times New Roman" w:hAnsi="Times New Roman" w:cs="Times New Roman"/>
          <w:sz w:val="24"/>
          <w:szCs w:val="24"/>
        </w:rPr>
        <w:t xml:space="preserve">learning’s behavior under </w:t>
      </w:r>
      <w:r w:rsidR="00C055F3" w:rsidRPr="00665068">
        <w:rPr>
          <w:rFonts w:ascii="Times New Roman" w:hAnsi="Times New Roman" w:cs="Times New Roman"/>
          <w:sz w:val="24"/>
          <w:szCs w:val="24"/>
        </w:rPr>
        <w:t>various</w:t>
      </w:r>
      <w:r w:rsidR="0045044F" w:rsidRPr="00665068">
        <w:rPr>
          <w:rFonts w:ascii="Times New Roman" w:hAnsi="Times New Roman" w:cs="Times New Roman"/>
          <w:sz w:val="24"/>
          <w:szCs w:val="24"/>
        </w:rPr>
        <w:t xml:space="preserve"> </w:t>
      </w:r>
      <w:r w:rsidR="00001C4F" w:rsidRPr="00665068">
        <w:rPr>
          <w:rFonts w:ascii="Times New Roman" w:hAnsi="Times New Roman" w:cs="Times New Roman"/>
          <w:sz w:val="24"/>
          <w:szCs w:val="24"/>
        </w:rPr>
        <w:t xml:space="preserve">scenarios and </w:t>
      </w:r>
      <w:r w:rsidR="00FD6115" w:rsidRPr="00665068">
        <w:rPr>
          <w:rFonts w:ascii="Times New Roman" w:hAnsi="Times New Roman" w:cs="Times New Roman"/>
          <w:sz w:val="24"/>
          <w:szCs w:val="24"/>
        </w:rPr>
        <w:t xml:space="preserve">perform </w:t>
      </w:r>
      <w:r w:rsidR="0045044F" w:rsidRPr="00665068">
        <w:rPr>
          <w:rFonts w:ascii="Times New Roman" w:hAnsi="Times New Roman" w:cs="Times New Roman"/>
          <w:sz w:val="24"/>
          <w:szCs w:val="24"/>
        </w:rPr>
        <w:t xml:space="preserve">an example </w:t>
      </w:r>
      <w:r w:rsidR="00E42792" w:rsidRPr="00665068">
        <w:rPr>
          <w:rFonts w:ascii="Times New Roman" w:hAnsi="Times New Roman" w:cs="Times New Roman"/>
          <w:sz w:val="24"/>
          <w:szCs w:val="24"/>
        </w:rPr>
        <w:t xml:space="preserve">federated </w:t>
      </w:r>
      <w:r w:rsidR="00997E1D" w:rsidRPr="00665068">
        <w:rPr>
          <w:rFonts w:ascii="Times New Roman" w:hAnsi="Times New Roman" w:cs="Times New Roman"/>
          <w:sz w:val="24"/>
          <w:szCs w:val="24"/>
        </w:rPr>
        <w:t xml:space="preserve">medical image classification task on </w:t>
      </w:r>
      <w:r w:rsidR="00E42792" w:rsidRPr="00665068">
        <w:rPr>
          <w:rFonts w:ascii="Times New Roman" w:hAnsi="Times New Roman" w:cs="Times New Roman"/>
          <w:sz w:val="24"/>
          <w:szCs w:val="24"/>
        </w:rPr>
        <w:t>cloud</w:t>
      </w:r>
      <w:r w:rsidR="00997E1D" w:rsidRPr="00665068">
        <w:rPr>
          <w:rFonts w:ascii="Times New Roman" w:hAnsi="Times New Roman" w:cs="Times New Roman"/>
          <w:sz w:val="24"/>
          <w:szCs w:val="24"/>
        </w:rPr>
        <w:t xml:space="preserve">. </w:t>
      </w:r>
      <w:r w:rsidR="00833487" w:rsidRPr="00665068">
        <w:rPr>
          <w:rFonts w:ascii="Times New Roman" w:hAnsi="Times New Roman" w:cs="Times New Roman"/>
          <w:sz w:val="24"/>
          <w:szCs w:val="24"/>
        </w:rPr>
        <w:t xml:space="preserve">We hope this work can </w:t>
      </w:r>
      <w:r w:rsidR="00884370" w:rsidRPr="00665068">
        <w:rPr>
          <w:rFonts w:ascii="Times New Roman" w:hAnsi="Times New Roman" w:cs="Times New Roman"/>
          <w:sz w:val="24"/>
          <w:szCs w:val="24"/>
        </w:rPr>
        <w:t xml:space="preserve">provide refences for </w:t>
      </w:r>
      <w:r w:rsidR="00693EDA" w:rsidRPr="00665068">
        <w:rPr>
          <w:rFonts w:ascii="Times New Roman" w:hAnsi="Times New Roman" w:cs="Times New Roman"/>
          <w:sz w:val="24"/>
          <w:szCs w:val="24"/>
        </w:rPr>
        <w:t xml:space="preserve">future </w:t>
      </w:r>
      <w:r w:rsidR="00884370" w:rsidRPr="00665068">
        <w:rPr>
          <w:rFonts w:ascii="Times New Roman" w:hAnsi="Times New Roman" w:cs="Times New Roman"/>
          <w:sz w:val="24"/>
          <w:szCs w:val="24"/>
        </w:rPr>
        <w:t xml:space="preserve">federated designs and provide </w:t>
      </w:r>
      <w:r w:rsidR="00961834" w:rsidRPr="00665068">
        <w:rPr>
          <w:rFonts w:ascii="Times New Roman" w:hAnsi="Times New Roman" w:cs="Times New Roman"/>
          <w:sz w:val="24"/>
          <w:szCs w:val="24"/>
        </w:rPr>
        <w:t xml:space="preserve">a trivial example for </w:t>
      </w:r>
      <w:r w:rsidR="00C65F5D" w:rsidRPr="00665068">
        <w:rPr>
          <w:rFonts w:ascii="Times New Roman" w:hAnsi="Times New Roman" w:cs="Times New Roman"/>
          <w:sz w:val="24"/>
          <w:szCs w:val="24"/>
        </w:rPr>
        <w:t xml:space="preserve">building </w:t>
      </w:r>
      <w:r w:rsidR="007765A7" w:rsidRPr="00665068">
        <w:rPr>
          <w:rFonts w:ascii="Times New Roman" w:hAnsi="Times New Roman" w:cs="Times New Roman"/>
          <w:sz w:val="24"/>
          <w:szCs w:val="24"/>
        </w:rPr>
        <w:t xml:space="preserve">up </w:t>
      </w:r>
      <w:r w:rsidR="00006D0B" w:rsidRPr="00665068">
        <w:rPr>
          <w:rFonts w:ascii="Times New Roman" w:hAnsi="Times New Roman" w:cs="Times New Roman"/>
          <w:sz w:val="24"/>
          <w:szCs w:val="24"/>
        </w:rPr>
        <w:t>a federated system.</w:t>
      </w:r>
    </w:p>
    <w:p w:rsidR="00D74519" w:rsidRPr="00665068" w:rsidRDefault="00D74519" w:rsidP="00D74519">
      <w:pPr>
        <w:rPr>
          <w:rFonts w:ascii="Times New Roman" w:hAnsi="Times New Roman" w:cs="Times New Roman"/>
          <w:sz w:val="24"/>
          <w:szCs w:val="24"/>
        </w:rPr>
      </w:pPr>
      <w:r w:rsidRPr="00665068">
        <w:rPr>
          <w:rFonts w:ascii="Times New Roman" w:hAnsi="Times New Roman" w:cs="Times New Roman"/>
          <w:sz w:val="24"/>
          <w:szCs w:val="24"/>
        </w:rPr>
        <w:t>There are several challenges in federated learning, including communication costs, security</w:t>
      </w:r>
    </w:p>
    <w:p w:rsidR="00D74519" w:rsidRPr="00665068" w:rsidRDefault="00D74519" w:rsidP="00043725">
      <w:pPr>
        <w:rPr>
          <w:rFonts w:ascii="Times New Roman" w:hAnsi="Times New Roman" w:cs="Times New Roman"/>
          <w:sz w:val="24"/>
          <w:szCs w:val="24"/>
        </w:rPr>
      </w:pPr>
      <w:r w:rsidRPr="00665068">
        <w:rPr>
          <w:rFonts w:ascii="Times New Roman" w:hAnsi="Times New Roman" w:cs="Times New Roman"/>
          <w:sz w:val="24"/>
          <w:szCs w:val="24"/>
        </w:rPr>
        <w:t xml:space="preserve">protection, statistical and systems heterogeneity </w:t>
      </w:r>
      <w:r w:rsidRPr="00665068">
        <w:rPr>
          <w:rFonts w:ascii="Times New Roman" w:hAnsi="Times New Roman" w:cs="Times New Roman"/>
          <w:sz w:val="24"/>
          <w:szCs w:val="24"/>
        </w:rPr>
        <w:fldChar w:fldCharType="begin"/>
      </w:r>
      <w:r w:rsidR="00452DF7" w:rsidRPr="00665068">
        <w:rPr>
          <w:rFonts w:ascii="Times New Roman" w:hAnsi="Times New Roman" w:cs="Times New Roman"/>
          <w:sz w:val="24"/>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ascii="Times New Roman" w:hAnsi="Times New Roman" w:cs="Times New Roman"/>
          <w:sz w:val="24"/>
          <w:szCs w:val="24"/>
        </w:rPr>
        <w:fldChar w:fldCharType="separate"/>
      </w:r>
      <w:r w:rsidR="00452DF7" w:rsidRPr="00665068">
        <w:rPr>
          <w:rFonts w:ascii="Times New Roman" w:eastAsia="等线" w:hAnsi="Times New Roman" w:cs="Times New Roman"/>
          <w:sz w:val="24"/>
          <w:szCs w:val="24"/>
        </w:rPr>
        <w:t xml:space="preserve">(Li T </w:t>
      </w:r>
      <w:r w:rsidR="00452DF7" w:rsidRPr="00665068">
        <w:rPr>
          <w:rFonts w:ascii="Times New Roman" w:eastAsia="等线" w:hAnsi="Times New Roman" w:cs="Times New Roman"/>
          <w:i/>
          <w:iCs/>
          <w:sz w:val="24"/>
          <w:szCs w:val="24"/>
        </w:rPr>
        <w:t>et al.</w:t>
      </w:r>
      <w:r w:rsidR="00452DF7" w:rsidRPr="00665068">
        <w:rPr>
          <w:rFonts w:ascii="Times New Roman" w:eastAsia="等线" w:hAnsi="Times New Roman" w:cs="Times New Roman"/>
          <w:sz w:val="24"/>
          <w:szCs w:val="24"/>
        </w:rPr>
        <w:t xml:space="preserve"> 2019b)</w:t>
      </w:r>
      <w:r w:rsidRPr="00665068">
        <w:rPr>
          <w:rFonts w:ascii="Times New Roman" w:hAnsi="Times New Roman" w:cs="Times New Roman"/>
          <w:sz w:val="24"/>
          <w:szCs w:val="24"/>
        </w:rPr>
        <w:fldChar w:fldCharType="end"/>
      </w:r>
      <w:r w:rsidRPr="00665068">
        <w:rPr>
          <w:rFonts w:ascii="Times New Roman" w:hAnsi="Times New Roman" w:cs="Times New Roman"/>
          <w:sz w:val="24"/>
          <w:szCs w:val="24"/>
        </w:rPr>
        <w:t>. In this project, we will not put too much attention on communication or security issues.</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Pr="00A12E64" w:rsidRDefault="00B2316D" w:rsidP="00B2316D">
      <w:pPr>
        <w:rPr>
          <w:color w:val="E7E6E6" w:themeColor="background2"/>
        </w:rPr>
      </w:pPr>
      <w:r>
        <w:rPr>
          <w:rFonts w:hint="eastAsia"/>
          <w:sz w:val="28"/>
          <w:szCs w:val="28"/>
        </w:rPr>
        <w:t>2</w:t>
      </w:r>
      <w:r>
        <w:rPr>
          <w:sz w:val="28"/>
          <w:szCs w:val="28"/>
        </w:rPr>
        <w:t>.</w:t>
      </w:r>
      <w:r w:rsidR="00AD2963">
        <w:rPr>
          <w:sz w:val="28"/>
          <w:szCs w:val="28"/>
        </w:rPr>
        <w:t>1</w:t>
      </w:r>
      <w:r>
        <w:rPr>
          <w:sz w:val="28"/>
          <w:szCs w:val="28"/>
        </w:rPr>
        <w:t xml:space="preserve"> Federated Learning</w:t>
      </w:r>
    </w:p>
    <w:p w:rsidR="0019759A" w:rsidRPr="00665068" w:rsidRDefault="0019759A" w:rsidP="00B2316D">
      <w:pPr>
        <w:rPr>
          <w:rFonts w:ascii="Times New Roman" w:hAnsi="Times New Roman" w:cs="Times New Roman"/>
          <w:sz w:val="24"/>
          <w:szCs w:val="24"/>
        </w:rPr>
      </w:pPr>
      <w:r w:rsidRPr="00665068">
        <w:rPr>
          <w:rFonts w:ascii="Times New Roman" w:hAnsi="Times New Roman" w:cs="Times New Roman"/>
          <w:sz w:val="24"/>
          <w:szCs w:val="24"/>
        </w:rPr>
        <w:t xml:space="preserve">Federated learning is a machine learning strategy where many clients collaboratively train a model when their local dataset </w:t>
      </w:r>
      <w:r w:rsidR="003A7032" w:rsidRPr="00665068">
        <w:rPr>
          <w:rFonts w:ascii="Times New Roman" w:hAnsi="Times New Roman" w:cs="Times New Roman"/>
          <w:sz w:val="24"/>
          <w:szCs w:val="24"/>
        </w:rPr>
        <w:t xml:space="preserve">is </w:t>
      </w:r>
      <w:r w:rsidRPr="00665068">
        <w:rPr>
          <w:rFonts w:ascii="Times New Roman" w:hAnsi="Times New Roman" w:cs="Times New Roman"/>
          <w:sz w:val="24"/>
          <w:szCs w:val="24"/>
        </w:rPr>
        <w:t>inaccessible to each other.</w:t>
      </w:r>
      <w:r w:rsidR="00B63CFA" w:rsidRPr="00665068">
        <w:rPr>
          <w:rFonts w:ascii="Times New Roman" w:hAnsi="Times New Roman" w:cs="Times New Roman"/>
          <w:sz w:val="24"/>
          <w:szCs w:val="24"/>
        </w:rPr>
        <w:t xml:space="preserve"> </w:t>
      </w:r>
      <w:r w:rsidR="00AD20F0" w:rsidRPr="00665068">
        <w:rPr>
          <w:rFonts w:ascii="Times New Roman" w:hAnsi="Times New Roman" w:cs="Times New Roman"/>
          <w:sz w:val="24"/>
          <w:szCs w:val="24"/>
        </w:rPr>
        <w:t xml:space="preserve">The </w:t>
      </w:r>
      <w:r w:rsidR="000E5FFC" w:rsidRPr="00665068">
        <w:rPr>
          <w:rFonts w:ascii="Times New Roman" w:hAnsi="Times New Roman" w:cs="Times New Roman"/>
          <w:sz w:val="24"/>
          <w:szCs w:val="24"/>
        </w:rPr>
        <w:t>system</w:t>
      </w:r>
      <w:r w:rsidR="006D6D1D" w:rsidRPr="00665068">
        <w:rPr>
          <w:rFonts w:ascii="Times New Roman" w:hAnsi="Times New Roman" w:cs="Times New Roman"/>
          <w:sz w:val="24"/>
          <w:szCs w:val="24"/>
        </w:rPr>
        <w:t xml:space="preserve"> will be orchestrated by a central server, in which training results from clients </w:t>
      </w:r>
      <w:r w:rsidR="00A83C42" w:rsidRPr="00665068">
        <w:rPr>
          <w:rFonts w:ascii="Times New Roman" w:hAnsi="Times New Roman" w:cs="Times New Roman"/>
          <w:sz w:val="24"/>
          <w:szCs w:val="24"/>
        </w:rPr>
        <w:t>are</w:t>
      </w:r>
      <w:r w:rsidR="006D6D1D" w:rsidRPr="00665068">
        <w:rPr>
          <w:rFonts w:ascii="Times New Roman" w:hAnsi="Times New Roman" w:cs="Times New Roman"/>
          <w:sz w:val="24"/>
          <w:szCs w:val="24"/>
        </w:rPr>
        <w:t xml:space="preserve"> aggregated. </w:t>
      </w:r>
      <w:r w:rsidR="00E47E2B" w:rsidRPr="00665068">
        <w:rPr>
          <w:rFonts w:ascii="Times New Roman" w:hAnsi="Times New Roman" w:cs="Times New Roman"/>
          <w:sz w:val="24"/>
          <w:szCs w:val="24"/>
        </w:rPr>
        <w:t xml:space="preserve">Compared to centralized learning, </w:t>
      </w:r>
      <w:r w:rsidR="000B0472" w:rsidRPr="00665068">
        <w:rPr>
          <w:rFonts w:ascii="Times New Roman" w:hAnsi="Times New Roman" w:cs="Times New Roman"/>
          <w:sz w:val="24"/>
          <w:szCs w:val="24"/>
        </w:rPr>
        <w:t>it requires less storage or computation</w:t>
      </w:r>
      <w:r w:rsidR="006F7EC9" w:rsidRPr="00665068">
        <w:rPr>
          <w:rFonts w:ascii="Times New Roman" w:hAnsi="Times New Roman" w:cs="Times New Roman"/>
          <w:sz w:val="24"/>
          <w:szCs w:val="24"/>
        </w:rPr>
        <w:t>al</w:t>
      </w:r>
      <w:r w:rsidR="000B0472" w:rsidRPr="00665068">
        <w:rPr>
          <w:rFonts w:ascii="Times New Roman" w:hAnsi="Times New Roman" w:cs="Times New Roman"/>
          <w:sz w:val="24"/>
          <w:szCs w:val="24"/>
        </w:rPr>
        <w:t xml:space="preserve"> resources in central</w:t>
      </w:r>
      <w:r w:rsidR="00D81FA8" w:rsidRPr="00665068">
        <w:rPr>
          <w:rFonts w:ascii="Times New Roman" w:hAnsi="Times New Roman" w:cs="Times New Roman"/>
          <w:sz w:val="24"/>
          <w:szCs w:val="24"/>
        </w:rPr>
        <w:t xml:space="preserve"> server</w:t>
      </w:r>
      <w:r w:rsidR="000B0472" w:rsidRPr="00665068">
        <w:rPr>
          <w:rFonts w:ascii="Times New Roman" w:hAnsi="Times New Roman" w:cs="Times New Roman"/>
          <w:sz w:val="24"/>
          <w:szCs w:val="24"/>
        </w:rPr>
        <w:t xml:space="preserve"> and the most importantly, preserves each client’s private data.</w:t>
      </w:r>
    </w:p>
    <w:p w:rsidR="00C901E2" w:rsidRPr="00665068" w:rsidRDefault="00D535D2" w:rsidP="00B2316D">
      <w:pPr>
        <w:rPr>
          <w:rFonts w:ascii="Times New Roman" w:hAnsi="Times New Roman" w:cs="Times New Roman"/>
          <w:sz w:val="24"/>
          <w:szCs w:val="24"/>
        </w:rPr>
      </w:pPr>
      <w:r w:rsidRPr="00665068">
        <w:rPr>
          <w:rFonts w:ascii="Times New Roman" w:hAnsi="Times New Roman" w:cs="Times New Roman"/>
          <w:sz w:val="24"/>
          <w:szCs w:val="24"/>
        </w:rPr>
        <w:t xml:space="preserve">There are many domains of federated learning. </w:t>
      </w:r>
      <w:r w:rsidR="00DE5D49" w:rsidRPr="00665068">
        <w:rPr>
          <w:rFonts w:ascii="Times New Roman" w:hAnsi="Times New Roman" w:cs="Times New Roman"/>
          <w:sz w:val="24"/>
          <w:szCs w:val="24"/>
        </w:rPr>
        <w:t xml:space="preserve">Cross-device federated learning is </w:t>
      </w:r>
      <w:r w:rsidR="007C20DE" w:rsidRPr="00665068">
        <w:rPr>
          <w:rFonts w:ascii="Times New Roman" w:hAnsi="Times New Roman" w:cs="Times New Roman"/>
          <w:sz w:val="24"/>
          <w:szCs w:val="24"/>
        </w:rPr>
        <w:t>implemented on</w:t>
      </w:r>
      <w:r w:rsidR="00DE5D49" w:rsidRPr="00665068">
        <w:rPr>
          <w:rFonts w:ascii="Times New Roman" w:hAnsi="Times New Roman" w:cs="Times New Roman"/>
          <w:sz w:val="24"/>
          <w:szCs w:val="24"/>
        </w:rPr>
        <w:t xml:space="preserve"> </w:t>
      </w:r>
      <w:r w:rsidR="00B165AB" w:rsidRPr="00665068">
        <w:rPr>
          <w:rFonts w:ascii="Times New Roman" w:hAnsi="Times New Roman" w:cs="Times New Roman"/>
          <w:sz w:val="24"/>
          <w:szCs w:val="24"/>
        </w:rPr>
        <w:t xml:space="preserve">large number of </w:t>
      </w:r>
      <w:r w:rsidR="00AA2129" w:rsidRPr="00665068">
        <w:rPr>
          <w:rFonts w:ascii="Times New Roman" w:hAnsi="Times New Roman" w:cs="Times New Roman"/>
          <w:sz w:val="24"/>
          <w:szCs w:val="24"/>
        </w:rPr>
        <w:t>small</w:t>
      </w:r>
      <w:r w:rsidR="00DE5D49" w:rsidRPr="00665068">
        <w:rPr>
          <w:rFonts w:ascii="Times New Roman" w:hAnsi="Times New Roman" w:cs="Times New Roman"/>
          <w:sz w:val="24"/>
          <w:szCs w:val="24"/>
        </w:rPr>
        <w:t xml:space="preserve"> devices while cross-silo learning is for collaboration among institutions</w:t>
      </w:r>
      <w:r w:rsidR="001158CE" w:rsidRPr="00665068">
        <w:rPr>
          <w:rFonts w:ascii="Times New Roman" w:hAnsi="Times New Roman" w:cs="Times New Roman"/>
          <w:sz w:val="24"/>
          <w:szCs w:val="24"/>
        </w:rPr>
        <w:t xml:space="preserve"> </w:t>
      </w:r>
      <w:r w:rsidR="001158CE" w:rsidRPr="00665068">
        <w:rPr>
          <w:rFonts w:ascii="Times New Roman" w:hAnsi="Times New Roman" w:cs="Times New Roman"/>
          <w:sz w:val="24"/>
          <w:szCs w:val="24"/>
        </w:rPr>
        <w:fldChar w:fldCharType="begin"/>
      </w:r>
      <w:r w:rsidR="001158CE" w:rsidRPr="00665068">
        <w:rPr>
          <w:rFonts w:ascii="Times New Roman" w:hAnsi="Times New Roman" w:cs="Times New Roman"/>
          <w:sz w:val="24"/>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rsidRPr="00665068">
        <w:rPr>
          <w:rFonts w:ascii="Times New Roman" w:hAnsi="Times New Roman" w:cs="Times New Roman"/>
          <w:sz w:val="24"/>
          <w:szCs w:val="24"/>
        </w:rPr>
        <w:fldChar w:fldCharType="separate"/>
      </w:r>
      <w:r w:rsidR="001158CE" w:rsidRPr="00665068">
        <w:rPr>
          <w:rFonts w:ascii="Times New Roman" w:eastAsia="等线" w:hAnsi="Times New Roman" w:cs="Times New Roman"/>
          <w:sz w:val="24"/>
          <w:szCs w:val="24"/>
        </w:rPr>
        <w:t xml:space="preserve">(Kairouz </w:t>
      </w:r>
      <w:r w:rsidR="001158CE" w:rsidRPr="00665068">
        <w:rPr>
          <w:rFonts w:ascii="Times New Roman" w:eastAsia="等线" w:hAnsi="Times New Roman" w:cs="Times New Roman"/>
          <w:i/>
          <w:iCs/>
          <w:sz w:val="24"/>
          <w:szCs w:val="24"/>
        </w:rPr>
        <w:t>et al.</w:t>
      </w:r>
      <w:r w:rsidR="001158CE" w:rsidRPr="00665068">
        <w:rPr>
          <w:rFonts w:ascii="Times New Roman" w:eastAsia="等线" w:hAnsi="Times New Roman" w:cs="Times New Roman"/>
          <w:sz w:val="24"/>
          <w:szCs w:val="24"/>
        </w:rPr>
        <w:t xml:space="preserve"> 2019)</w:t>
      </w:r>
      <w:r w:rsidR="001158CE" w:rsidRPr="00665068">
        <w:rPr>
          <w:rFonts w:ascii="Times New Roman" w:hAnsi="Times New Roman" w:cs="Times New Roman"/>
          <w:sz w:val="24"/>
          <w:szCs w:val="24"/>
        </w:rPr>
        <w:fldChar w:fldCharType="end"/>
      </w:r>
      <w:r w:rsidR="00DE5D49" w:rsidRPr="00665068">
        <w:rPr>
          <w:rFonts w:ascii="Times New Roman" w:hAnsi="Times New Roman" w:cs="Times New Roman"/>
          <w:sz w:val="24"/>
          <w:szCs w:val="24"/>
        </w:rPr>
        <w:t xml:space="preserve">. </w:t>
      </w:r>
      <w:r w:rsidR="003C028F" w:rsidRPr="00665068">
        <w:rPr>
          <w:rFonts w:ascii="Times New Roman" w:hAnsi="Times New Roman" w:cs="Times New Roman"/>
          <w:sz w:val="24"/>
          <w:szCs w:val="24"/>
        </w:rPr>
        <w:t>From another aspect,</w:t>
      </w:r>
      <w:r w:rsidR="00AF43AC" w:rsidRPr="00665068">
        <w:rPr>
          <w:rFonts w:ascii="Times New Roman" w:hAnsi="Times New Roman" w:cs="Times New Roman"/>
          <w:sz w:val="24"/>
          <w:szCs w:val="24"/>
        </w:rPr>
        <w:t xml:space="preserve"> in</w:t>
      </w:r>
      <w:r w:rsidR="0080008C" w:rsidRPr="00665068">
        <w:rPr>
          <w:rFonts w:ascii="Times New Roman" w:hAnsi="Times New Roman" w:cs="Times New Roman"/>
          <w:sz w:val="24"/>
          <w:szCs w:val="24"/>
        </w:rPr>
        <w:t xml:space="preserve"> most </w:t>
      </w:r>
      <w:r w:rsidR="00673299" w:rsidRPr="00665068">
        <w:rPr>
          <w:rFonts w:ascii="Times New Roman" w:hAnsi="Times New Roman" w:cs="Times New Roman"/>
          <w:sz w:val="24"/>
          <w:szCs w:val="24"/>
        </w:rPr>
        <w:t xml:space="preserve">training </w:t>
      </w:r>
      <w:r w:rsidR="0080008C" w:rsidRPr="00665068">
        <w:rPr>
          <w:rFonts w:ascii="Times New Roman" w:hAnsi="Times New Roman" w:cs="Times New Roman"/>
          <w:sz w:val="24"/>
          <w:szCs w:val="24"/>
        </w:rPr>
        <w:t>cases</w:t>
      </w:r>
      <w:r w:rsidR="00673299" w:rsidRPr="00665068">
        <w:rPr>
          <w:rFonts w:ascii="Times New Roman" w:hAnsi="Times New Roman" w:cs="Times New Roman"/>
          <w:sz w:val="24"/>
          <w:szCs w:val="24"/>
        </w:rPr>
        <w:t xml:space="preserve"> there will be horizontal federated learning</w:t>
      </w:r>
      <w:r w:rsidR="0080008C" w:rsidRPr="00665068">
        <w:rPr>
          <w:rFonts w:ascii="Times New Roman" w:hAnsi="Times New Roman" w:cs="Times New Roman"/>
          <w:sz w:val="24"/>
          <w:szCs w:val="24"/>
        </w:rPr>
        <w:t xml:space="preserve"> </w:t>
      </w:r>
      <w:r w:rsidR="00673299" w:rsidRPr="00665068">
        <w:rPr>
          <w:rFonts w:ascii="Times New Roman" w:hAnsi="Times New Roman" w:cs="Times New Roman"/>
          <w:sz w:val="24"/>
          <w:szCs w:val="24"/>
        </w:rPr>
        <w:t xml:space="preserve">where </w:t>
      </w:r>
      <w:r w:rsidR="00046F3C" w:rsidRPr="00665068">
        <w:rPr>
          <w:rFonts w:ascii="Times New Roman" w:hAnsi="Times New Roman" w:cs="Times New Roman"/>
          <w:sz w:val="24"/>
          <w:szCs w:val="24"/>
        </w:rPr>
        <w:t>client datasets</w:t>
      </w:r>
      <w:r w:rsidR="0080008C" w:rsidRPr="00665068">
        <w:rPr>
          <w:rFonts w:ascii="Times New Roman" w:hAnsi="Times New Roman" w:cs="Times New Roman"/>
          <w:sz w:val="24"/>
          <w:szCs w:val="24"/>
        </w:rPr>
        <w:t xml:space="preserve"> </w:t>
      </w:r>
      <w:r w:rsidR="00046F3C" w:rsidRPr="00665068">
        <w:rPr>
          <w:rFonts w:ascii="Times New Roman" w:hAnsi="Times New Roman" w:cs="Times New Roman"/>
          <w:sz w:val="24"/>
          <w:szCs w:val="24"/>
        </w:rPr>
        <w:t>are</w:t>
      </w:r>
      <w:r w:rsidR="0080008C" w:rsidRPr="00665068">
        <w:rPr>
          <w:rFonts w:ascii="Times New Roman" w:hAnsi="Times New Roman" w:cs="Times New Roman"/>
          <w:sz w:val="24"/>
          <w:szCs w:val="24"/>
        </w:rPr>
        <w:t xml:space="preserve"> partitioned </w:t>
      </w:r>
      <w:r w:rsidR="00046F3C" w:rsidRPr="00665068">
        <w:rPr>
          <w:rFonts w:ascii="Times New Roman" w:hAnsi="Times New Roman" w:cs="Times New Roman"/>
          <w:sz w:val="24"/>
          <w:szCs w:val="24"/>
        </w:rPr>
        <w:t>by</w:t>
      </w:r>
      <w:r w:rsidR="00673299" w:rsidRPr="00665068">
        <w:rPr>
          <w:rFonts w:ascii="Times New Roman" w:hAnsi="Times New Roman" w:cs="Times New Roman"/>
          <w:sz w:val="24"/>
          <w:szCs w:val="24"/>
        </w:rPr>
        <w:t xml:space="preserve"> samples and share similar </w:t>
      </w:r>
      <w:r w:rsidR="00036E40" w:rsidRPr="00665068">
        <w:rPr>
          <w:rFonts w:ascii="Times New Roman" w:hAnsi="Times New Roman" w:cs="Times New Roman"/>
          <w:sz w:val="24"/>
          <w:szCs w:val="24"/>
        </w:rPr>
        <w:t>feature space</w:t>
      </w:r>
      <w:r w:rsidR="00673299" w:rsidRPr="00665068">
        <w:rPr>
          <w:rFonts w:ascii="Times New Roman" w:hAnsi="Times New Roman" w:cs="Times New Roman"/>
          <w:sz w:val="24"/>
          <w:szCs w:val="24"/>
        </w:rPr>
        <w:t xml:space="preserve">. </w:t>
      </w:r>
      <w:r w:rsidR="009C149C" w:rsidRPr="00665068">
        <w:rPr>
          <w:rFonts w:ascii="Times New Roman" w:hAnsi="Times New Roman" w:cs="Times New Roman"/>
          <w:sz w:val="24"/>
          <w:szCs w:val="24"/>
        </w:rPr>
        <w:t xml:space="preserve">In this case, gradients or weights </w:t>
      </w:r>
      <w:r w:rsidR="000B23B9" w:rsidRPr="00665068">
        <w:rPr>
          <w:rFonts w:ascii="Times New Roman" w:hAnsi="Times New Roman" w:cs="Times New Roman"/>
          <w:sz w:val="24"/>
          <w:szCs w:val="24"/>
        </w:rPr>
        <w:t>are</w:t>
      </w:r>
      <w:r w:rsidR="009C149C" w:rsidRPr="00665068">
        <w:rPr>
          <w:rFonts w:ascii="Times New Roman" w:hAnsi="Times New Roman" w:cs="Times New Roman"/>
          <w:sz w:val="24"/>
          <w:szCs w:val="24"/>
        </w:rPr>
        <w:t xml:space="preserve"> </w:t>
      </w:r>
      <w:r w:rsidR="008A32F1" w:rsidRPr="00665068">
        <w:rPr>
          <w:rFonts w:ascii="Times New Roman" w:hAnsi="Times New Roman" w:cs="Times New Roman"/>
          <w:sz w:val="24"/>
          <w:szCs w:val="24"/>
        </w:rPr>
        <w:t>aggregated</w:t>
      </w:r>
      <w:r w:rsidR="009C149C" w:rsidRPr="00665068">
        <w:rPr>
          <w:rFonts w:ascii="Times New Roman" w:hAnsi="Times New Roman" w:cs="Times New Roman"/>
          <w:sz w:val="24"/>
          <w:szCs w:val="24"/>
        </w:rPr>
        <w:t xml:space="preserve">. </w:t>
      </w:r>
      <w:r w:rsidR="00046F3C" w:rsidRPr="00665068">
        <w:rPr>
          <w:rFonts w:ascii="Times New Roman" w:hAnsi="Times New Roman" w:cs="Times New Roman"/>
          <w:sz w:val="24"/>
          <w:szCs w:val="24"/>
        </w:rPr>
        <w:t xml:space="preserve">On the other hand, client datasets </w:t>
      </w:r>
      <w:r w:rsidR="00CB78DC" w:rsidRPr="00665068">
        <w:rPr>
          <w:rFonts w:ascii="Times New Roman" w:hAnsi="Times New Roman" w:cs="Times New Roman"/>
          <w:sz w:val="24"/>
          <w:szCs w:val="24"/>
        </w:rPr>
        <w:t xml:space="preserve">only </w:t>
      </w:r>
      <w:r w:rsidR="00036E40" w:rsidRPr="00665068">
        <w:rPr>
          <w:rFonts w:ascii="Times New Roman" w:hAnsi="Times New Roman" w:cs="Times New Roman"/>
          <w:sz w:val="24"/>
          <w:szCs w:val="24"/>
        </w:rPr>
        <w:t>share user space</w:t>
      </w:r>
      <w:r w:rsidR="009155CA" w:rsidRPr="00665068">
        <w:rPr>
          <w:rFonts w:ascii="Times New Roman" w:hAnsi="Times New Roman" w:cs="Times New Roman"/>
          <w:sz w:val="24"/>
          <w:szCs w:val="24"/>
        </w:rPr>
        <w:t xml:space="preserve"> in vertical learning</w:t>
      </w:r>
      <w:r w:rsidR="009C149C" w:rsidRPr="00665068">
        <w:rPr>
          <w:rFonts w:ascii="Times New Roman" w:hAnsi="Times New Roman" w:cs="Times New Roman"/>
          <w:sz w:val="24"/>
          <w:szCs w:val="24"/>
        </w:rPr>
        <w:t xml:space="preserve">, in which </w:t>
      </w:r>
      <w:r w:rsidR="00C50F78" w:rsidRPr="00665068">
        <w:rPr>
          <w:rFonts w:ascii="Times New Roman" w:hAnsi="Times New Roman" w:cs="Times New Roman"/>
          <w:sz w:val="24"/>
          <w:szCs w:val="24"/>
        </w:rPr>
        <w:t>intermediate results such as hidden layer</w:t>
      </w:r>
      <w:r w:rsidR="008F3A49" w:rsidRPr="00665068">
        <w:rPr>
          <w:rFonts w:ascii="Times New Roman" w:hAnsi="Times New Roman" w:cs="Times New Roman"/>
          <w:sz w:val="24"/>
          <w:szCs w:val="24"/>
        </w:rPr>
        <w:t>’</w:t>
      </w:r>
      <w:r w:rsidR="00C50F78" w:rsidRPr="00665068">
        <w:rPr>
          <w:rFonts w:ascii="Times New Roman" w:hAnsi="Times New Roman" w:cs="Times New Roman"/>
          <w:sz w:val="24"/>
          <w:szCs w:val="24"/>
        </w:rPr>
        <w:t>s representation</w:t>
      </w:r>
      <w:r w:rsidR="008F3A49" w:rsidRPr="00665068">
        <w:rPr>
          <w:rFonts w:ascii="Times New Roman" w:hAnsi="Times New Roman" w:cs="Times New Roman"/>
          <w:sz w:val="24"/>
          <w:szCs w:val="24"/>
        </w:rPr>
        <w:t>s</w:t>
      </w:r>
      <w:r w:rsidR="00C50F78" w:rsidRPr="00665068">
        <w:rPr>
          <w:rFonts w:ascii="Times New Roman" w:hAnsi="Times New Roman" w:cs="Times New Roman"/>
          <w:sz w:val="24"/>
          <w:szCs w:val="24"/>
        </w:rPr>
        <w:t xml:space="preserve"> </w:t>
      </w:r>
      <w:r w:rsidR="008F3A49" w:rsidRPr="00665068">
        <w:rPr>
          <w:rFonts w:ascii="Times New Roman" w:hAnsi="Times New Roman" w:cs="Times New Roman"/>
          <w:sz w:val="24"/>
          <w:szCs w:val="24"/>
        </w:rPr>
        <w:t>are</w:t>
      </w:r>
      <w:r w:rsidR="00C50F78" w:rsidRPr="00665068">
        <w:rPr>
          <w:rFonts w:ascii="Times New Roman" w:hAnsi="Times New Roman" w:cs="Times New Roman"/>
          <w:sz w:val="24"/>
          <w:szCs w:val="24"/>
        </w:rPr>
        <w:t xml:space="preserve"> </w:t>
      </w:r>
      <w:r w:rsidR="00F0480D" w:rsidRPr="00665068">
        <w:rPr>
          <w:rFonts w:ascii="Times New Roman" w:hAnsi="Times New Roman" w:cs="Times New Roman"/>
          <w:sz w:val="24"/>
          <w:szCs w:val="24"/>
        </w:rPr>
        <w:t>shared</w:t>
      </w:r>
      <w:r w:rsidR="003C5E14" w:rsidRPr="00665068">
        <w:rPr>
          <w:rFonts w:ascii="Times New Roman" w:hAnsi="Times New Roman" w:cs="Times New Roman"/>
          <w:sz w:val="24"/>
          <w:szCs w:val="24"/>
        </w:rPr>
        <w:t xml:space="preserve"> </w:t>
      </w:r>
      <w:r w:rsidR="00B70113" w:rsidRPr="00665068">
        <w:rPr>
          <w:rFonts w:ascii="Times New Roman" w:hAnsi="Times New Roman" w:cs="Times New Roman"/>
          <w:sz w:val="24"/>
          <w:szCs w:val="24"/>
        </w:rPr>
        <w:fldChar w:fldCharType="begin"/>
      </w:r>
      <w:r w:rsidR="00B70113" w:rsidRPr="00665068">
        <w:rPr>
          <w:rFonts w:ascii="Times New Roman" w:hAnsi="Times New Roman" w:cs="Times New Roman"/>
          <w:sz w:val="24"/>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00B70113" w:rsidRPr="00665068">
        <w:rPr>
          <w:rFonts w:ascii="Times New Roman" w:hAnsi="Times New Roman" w:cs="Times New Roman"/>
          <w:sz w:val="24"/>
          <w:szCs w:val="24"/>
        </w:rPr>
        <w:fldChar w:fldCharType="separate"/>
      </w:r>
      <w:r w:rsidR="00B70113" w:rsidRPr="00665068">
        <w:rPr>
          <w:rFonts w:ascii="Times New Roman" w:eastAsia="等线" w:hAnsi="Times New Roman" w:cs="Times New Roman"/>
          <w:sz w:val="24"/>
          <w:szCs w:val="24"/>
        </w:rPr>
        <w:t xml:space="preserve">(Yang </w:t>
      </w:r>
      <w:r w:rsidR="00B70113" w:rsidRPr="00665068">
        <w:rPr>
          <w:rFonts w:ascii="Times New Roman" w:eastAsia="等线" w:hAnsi="Times New Roman" w:cs="Times New Roman"/>
          <w:i/>
          <w:iCs/>
          <w:sz w:val="24"/>
          <w:szCs w:val="24"/>
        </w:rPr>
        <w:t>et al.</w:t>
      </w:r>
      <w:r w:rsidR="00B70113" w:rsidRPr="00665068">
        <w:rPr>
          <w:rFonts w:ascii="Times New Roman" w:eastAsia="等线" w:hAnsi="Times New Roman" w:cs="Times New Roman"/>
          <w:sz w:val="24"/>
          <w:szCs w:val="24"/>
        </w:rPr>
        <w:t xml:space="preserve"> 2019)</w:t>
      </w:r>
      <w:r w:rsidR="00B70113" w:rsidRPr="00665068">
        <w:rPr>
          <w:rFonts w:ascii="Times New Roman" w:hAnsi="Times New Roman" w:cs="Times New Roman"/>
          <w:sz w:val="24"/>
          <w:szCs w:val="24"/>
        </w:rPr>
        <w:fldChar w:fldCharType="end"/>
      </w:r>
      <w:r w:rsidR="00C50F78" w:rsidRPr="00665068">
        <w:rPr>
          <w:rFonts w:ascii="Times New Roman" w:hAnsi="Times New Roman" w:cs="Times New Roman"/>
          <w:sz w:val="24"/>
          <w:szCs w:val="24"/>
        </w:rPr>
        <w:t>.</w:t>
      </w:r>
    </w:p>
    <w:p w:rsidR="004E2CE2" w:rsidRPr="00665068" w:rsidRDefault="00227C48" w:rsidP="00B2316D">
      <w:pPr>
        <w:rPr>
          <w:rFonts w:ascii="Times New Roman" w:hAnsi="Times New Roman" w:cs="Times New Roman"/>
          <w:sz w:val="24"/>
          <w:szCs w:val="24"/>
        </w:rPr>
      </w:pPr>
      <w:r w:rsidRPr="00665068">
        <w:rPr>
          <w:rFonts w:ascii="Times New Roman" w:hAnsi="Times New Roman" w:cs="Times New Roman"/>
          <w:sz w:val="24"/>
          <w:szCs w:val="24"/>
        </w:rPr>
        <w:t>In most biological or medical use cases, cross-silo and horizontal federated learning will be performed. A success case of brain tumor segmentation in federated settings has been reported</w:t>
      </w:r>
      <w:r w:rsidR="00CD032C" w:rsidRPr="00665068">
        <w:rPr>
          <w:rFonts w:ascii="Times New Roman" w:hAnsi="Times New Roman" w:cs="Times New Roman"/>
          <w:sz w:val="24"/>
          <w:szCs w:val="24"/>
        </w:rPr>
        <w:t xml:space="preserve"> </w:t>
      </w:r>
      <w:r w:rsidR="00CD032C" w:rsidRPr="00665068">
        <w:rPr>
          <w:rFonts w:ascii="Times New Roman" w:hAnsi="Times New Roman" w:cs="Times New Roman"/>
          <w:sz w:val="24"/>
          <w:szCs w:val="24"/>
        </w:rPr>
        <w:fldChar w:fldCharType="begin"/>
      </w:r>
      <w:r w:rsidR="00CD032C" w:rsidRPr="00665068">
        <w:rPr>
          <w:rFonts w:ascii="Times New Roman" w:hAnsi="Times New Roman" w:cs="Times New Roman"/>
          <w:sz w:val="24"/>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00CD032C" w:rsidRPr="00665068">
        <w:rPr>
          <w:rFonts w:ascii="Times New Roman" w:hAnsi="Times New Roman" w:cs="Times New Roman"/>
          <w:sz w:val="24"/>
          <w:szCs w:val="24"/>
        </w:rPr>
        <w:fldChar w:fldCharType="separate"/>
      </w:r>
      <w:r w:rsidR="00CD032C" w:rsidRPr="00665068">
        <w:rPr>
          <w:rFonts w:ascii="Times New Roman" w:eastAsia="等线" w:hAnsi="Times New Roman" w:cs="Times New Roman"/>
          <w:sz w:val="24"/>
          <w:szCs w:val="24"/>
        </w:rPr>
        <w:t xml:space="preserve">(Sheller </w:t>
      </w:r>
      <w:r w:rsidR="00CD032C" w:rsidRPr="00665068">
        <w:rPr>
          <w:rFonts w:ascii="Times New Roman" w:eastAsia="等线" w:hAnsi="Times New Roman" w:cs="Times New Roman"/>
          <w:i/>
          <w:iCs/>
          <w:sz w:val="24"/>
          <w:szCs w:val="24"/>
        </w:rPr>
        <w:t>et al.</w:t>
      </w:r>
      <w:r w:rsidR="00CD032C" w:rsidRPr="00665068">
        <w:rPr>
          <w:rFonts w:ascii="Times New Roman" w:eastAsia="等线" w:hAnsi="Times New Roman" w:cs="Times New Roman"/>
          <w:sz w:val="24"/>
          <w:szCs w:val="24"/>
        </w:rPr>
        <w:t xml:space="preserve"> 2018)</w:t>
      </w:r>
      <w:r w:rsidR="00CD032C" w:rsidRPr="00665068">
        <w:rPr>
          <w:rFonts w:ascii="Times New Roman" w:hAnsi="Times New Roman" w:cs="Times New Roman"/>
          <w:sz w:val="24"/>
          <w:szCs w:val="24"/>
        </w:rPr>
        <w:fldChar w:fldCharType="end"/>
      </w:r>
      <w:r w:rsidRPr="00665068">
        <w:rPr>
          <w:rFonts w:ascii="Times New Roman" w:hAnsi="Times New Roman" w:cs="Times New Roman"/>
          <w:sz w:val="24"/>
          <w:szCs w:val="24"/>
        </w:rPr>
        <w:t>.</w:t>
      </w:r>
    </w:p>
    <w:p w:rsidR="007E0879" w:rsidRPr="007E0879" w:rsidRDefault="007E0879" w:rsidP="00B2316D">
      <w:pPr>
        <w:rPr>
          <w:sz w:val="28"/>
          <w:szCs w:val="28"/>
        </w:rPr>
      </w:pPr>
      <w:r w:rsidRPr="007E0879">
        <w:rPr>
          <w:rFonts w:hint="eastAsia"/>
          <w:sz w:val="28"/>
          <w:szCs w:val="28"/>
        </w:rPr>
        <w:t>2</w:t>
      </w:r>
      <w:r w:rsidRPr="007E0879">
        <w:rPr>
          <w:sz w:val="28"/>
          <w:szCs w:val="28"/>
        </w:rPr>
        <w:t>.</w:t>
      </w:r>
      <w:r w:rsidR="00E41671">
        <w:rPr>
          <w:sz w:val="28"/>
          <w:szCs w:val="28"/>
        </w:rPr>
        <w:t>2</w:t>
      </w:r>
      <w:r w:rsidRPr="007E0879">
        <w:rPr>
          <w:sz w:val="28"/>
          <w:szCs w:val="28"/>
        </w:rPr>
        <w:t xml:space="preserve"> Federated Algorithms</w:t>
      </w:r>
    </w:p>
    <w:p w:rsidR="00912BAA" w:rsidRPr="00C021E6" w:rsidRDefault="00F757E8" w:rsidP="00B2316D">
      <w:pPr>
        <w:rPr>
          <w:rFonts w:ascii="Times New Roman" w:hAnsi="Times New Roman" w:cs="Times New Roman"/>
          <w:sz w:val="24"/>
          <w:szCs w:val="24"/>
        </w:rPr>
      </w:pPr>
      <w:r w:rsidRPr="00C021E6">
        <w:rPr>
          <w:rFonts w:ascii="Times New Roman" w:hAnsi="Times New Roman" w:cs="Times New Roman"/>
          <w:sz w:val="24"/>
          <w:szCs w:val="24"/>
        </w:rPr>
        <w:lastRenderedPageBreak/>
        <w:t xml:space="preserve">Federated Averaging (FedAvg) and Federated SGD (FedSGD) are </w:t>
      </w:r>
      <w:r w:rsidR="0030442A" w:rsidRPr="00C021E6">
        <w:rPr>
          <w:rFonts w:ascii="Times New Roman" w:hAnsi="Times New Roman" w:cs="Times New Roman"/>
          <w:sz w:val="24"/>
          <w:szCs w:val="24"/>
        </w:rPr>
        <w:t xml:space="preserve">basics for many </w:t>
      </w:r>
      <w:r w:rsidR="00230332" w:rsidRPr="00C021E6">
        <w:rPr>
          <w:rFonts w:ascii="Times New Roman" w:hAnsi="Times New Roman" w:cs="Times New Roman"/>
          <w:sz w:val="24"/>
          <w:szCs w:val="24"/>
        </w:rPr>
        <w:t>optimization</w:t>
      </w:r>
      <w:r w:rsidR="0030442A" w:rsidRPr="00C021E6">
        <w:rPr>
          <w:rFonts w:ascii="Times New Roman" w:hAnsi="Times New Roman" w:cs="Times New Roman"/>
          <w:sz w:val="24"/>
          <w:szCs w:val="24"/>
        </w:rPr>
        <w:t xml:space="preserve"> </w:t>
      </w:r>
      <w:r w:rsidR="00230332" w:rsidRPr="00C021E6">
        <w:rPr>
          <w:rFonts w:ascii="Times New Roman" w:hAnsi="Times New Roman" w:cs="Times New Roman"/>
          <w:sz w:val="24"/>
          <w:szCs w:val="24"/>
        </w:rPr>
        <w:t>algorithms and are widely used.</w:t>
      </w:r>
      <w:r w:rsidR="00022F53" w:rsidRPr="00C021E6">
        <w:rPr>
          <w:rFonts w:ascii="Times New Roman" w:hAnsi="Times New Roman" w:cs="Times New Roman"/>
          <w:sz w:val="24"/>
          <w:szCs w:val="24"/>
        </w:rPr>
        <w:t xml:space="preserve"> In FedAvg settings, client</w:t>
      </w:r>
      <w:r w:rsidR="000F0B7A" w:rsidRPr="00C021E6">
        <w:rPr>
          <w:rFonts w:ascii="Times New Roman" w:hAnsi="Times New Roman" w:cs="Times New Roman"/>
          <w:sz w:val="24"/>
          <w:szCs w:val="24"/>
        </w:rPr>
        <w:t xml:space="preserve"> weights</w:t>
      </w:r>
      <w:r w:rsidR="00BD3276" w:rsidRPr="00C021E6">
        <w:rPr>
          <w:rFonts w:ascii="Times New Roman" w:hAnsi="Times New Roman" w:cs="Times New Roman"/>
          <w:sz w:val="24"/>
          <w:szCs w:val="24"/>
        </w:rPr>
        <w:t xml:space="preserve"> will be collected and averaged</w:t>
      </w:r>
      <w:r w:rsidR="00022F53" w:rsidRPr="00C021E6">
        <w:rPr>
          <w:rFonts w:ascii="Times New Roman" w:hAnsi="Times New Roman" w:cs="Times New Roman"/>
          <w:sz w:val="24"/>
          <w:szCs w:val="24"/>
        </w:rPr>
        <w:t xml:space="preserve"> while </w:t>
      </w:r>
      <w:r w:rsidR="00170A84" w:rsidRPr="00C021E6">
        <w:rPr>
          <w:rFonts w:ascii="Times New Roman" w:hAnsi="Times New Roman" w:cs="Times New Roman"/>
          <w:sz w:val="24"/>
          <w:szCs w:val="24"/>
        </w:rPr>
        <w:t>in FedSGD</w:t>
      </w:r>
      <w:r w:rsidR="001D65A7" w:rsidRPr="00C021E6">
        <w:rPr>
          <w:rFonts w:ascii="Times New Roman" w:hAnsi="Times New Roman" w:cs="Times New Roman"/>
          <w:sz w:val="24"/>
          <w:szCs w:val="24"/>
        </w:rPr>
        <w:t xml:space="preserve"> settings</w:t>
      </w:r>
      <w:r w:rsidR="00170A84" w:rsidRPr="00C021E6">
        <w:rPr>
          <w:rFonts w:ascii="Times New Roman" w:hAnsi="Times New Roman" w:cs="Times New Roman"/>
          <w:sz w:val="24"/>
          <w:szCs w:val="24"/>
        </w:rPr>
        <w:t>, gradients will be collected.</w:t>
      </w:r>
      <w:r w:rsidR="00104E44" w:rsidRPr="00C021E6">
        <w:rPr>
          <w:rFonts w:ascii="Times New Roman" w:hAnsi="Times New Roman" w:cs="Times New Roman"/>
          <w:sz w:val="24"/>
          <w:szCs w:val="24"/>
        </w:rPr>
        <w:t xml:space="preserve"> Many other optimization algorithms are developed for </w:t>
      </w:r>
      <w:r w:rsidR="007C38DC" w:rsidRPr="00C021E6">
        <w:rPr>
          <w:rFonts w:ascii="Times New Roman" w:hAnsi="Times New Roman" w:cs="Times New Roman"/>
          <w:sz w:val="24"/>
          <w:szCs w:val="24"/>
        </w:rPr>
        <w:t>various</w:t>
      </w:r>
      <w:r w:rsidR="00104E44" w:rsidRPr="00C021E6">
        <w:rPr>
          <w:rFonts w:ascii="Times New Roman" w:hAnsi="Times New Roman" w:cs="Times New Roman"/>
          <w:sz w:val="24"/>
          <w:szCs w:val="24"/>
        </w:rPr>
        <w:t xml:space="preserve"> purposes,</w:t>
      </w:r>
      <w:r w:rsidR="001158CE" w:rsidRPr="00C021E6">
        <w:rPr>
          <w:rFonts w:ascii="Times New Roman" w:hAnsi="Times New Roman" w:cs="Times New Roman"/>
          <w:sz w:val="24"/>
          <w:szCs w:val="24"/>
        </w:rPr>
        <w:t xml:space="preserve"> </w:t>
      </w:r>
      <w:r w:rsidR="001158CE" w:rsidRPr="00C021E6">
        <w:rPr>
          <w:rFonts w:ascii="Times New Roman" w:hAnsi="Times New Roman" w:cs="Times New Roman"/>
          <w:sz w:val="24"/>
          <w:szCs w:val="24"/>
        </w:rPr>
        <w:fldChar w:fldCharType="begin"/>
      </w:r>
      <w:r w:rsidR="001158CE" w:rsidRPr="00C021E6">
        <w:rPr>
          <w:rFonts w:ascii="Times New Roman" w:hAnsi="Times New Roman" w:cs="Times New Roman"/>
          <w:sz w:val="24"/>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rsidRPr="00C021E6">
        <w:rPr>
          <w:rFonts w:ascii="Times New Roman" w:hAnsi="Times New Roman" w:cs="Times New Roman"/>
          <w:sz w:val="24"/>
          <w:szCs w:val="24"/>
        </w:rPr>
        <w:fldChar w:fldCharType="separate"/>
      </w:r>
      <w:r w:rsidR="001158CE" w:rsidRPr="00C021E6">
        <w:rPr>
          <w:rFonts w:ascii="Times New Roman" w:eastAsia="等线" w:hAnsi="Times New Roman" w:cs="Times New Roman"/>
          <w:sz w:val="24"/>
          <w:szCs w:val="24"/>
        </w:rPr>
        <w:t xml:space="preserve">(Kairouz </w:t>
      </w:r>
      <w:r w:rsidR="001158CE" w:rsidRPr="00C021E6">
        <w:rPr>
          <w:rFonts w:ascii="Times New Roman" w:eastAsia="等线" w:hAnsi="Times New Roman" w:cs="Times New Roman"/>
          <w:i/>
          <w:iCs/>
          <w:sz w:val="24"/>
          <w:szCs w:val="24"/>
        </w:rPr>
        <w:t>et al.</w:t>
      </w:r>
      <w:r w:rsidR="001158CE" w:rsidRPr="00C021E6">
        <w:rPr>
          <w:rFonts w:ascii="Times New Roman" w:eastAsia="等线" w:hAnsi="Times New Roman" w:cs="Times New Roman"/>
          <w:sz w:val="24"/>
          <w:szCs w:val="24"/>
        </w:rPr>
        <w:t xml:space="preserve"> 2019)</w:t>
      </w:r>
      <w:r w:rsidR="001158CE" w:rsidRPr="00C021E6">
        <w:rPr>
          <w:rFonts w:ascii="Times New Roman" w:hAnsi="Times New Roman" w:cs="Times New Roman"/>
          <w:sz w:val="24"/>
          <w:szCs w:val="24"/>
        </w:rPr>
        <w:fldChar w:fldCharType="end"/>
      </w:r>
      <w:r w:rsidR="00104E44" w:rsidRPr="00C021E6">
        <w:rPr>
          <w:rFonts w:ascii="Times New Roman" w:hAnsi="Times New Roman" w:cs="Times New Roman"/>
          <w:sz w:val="24"/>
          <w:szCs w:val="24"/>
        </w:rPr>
        <w:t xml:space="preserve"> provides a summary of popular ones.</w:t>
      </w:r>
    </w:p>
    <w:p w:rsidR="00912BAA" w:rsidRPr="002E357C" w:rsidRDefault="00912BAA" w:rsidP="00B2316D">
      <w:pPr>
        <w:rPr>
          <w:sz w:val="28"/>
          <w:szCs w:val="28"/>
        </w:rPr>
      </w:pPr>
      <w:r w:rsidRPr="002E357C">
        <w:rPr>
          <w:rFonts w:hint="eastAsia"/>
          <w:sz w:val="28"/>
          <w:szCs w:val="28"/>
        </w:rPr>
        <w:t>2</w:t>
      </w:r>
      <w:r w:rsidRPr="002E357C">
        <w:rPr>
          <w:sz w:val="28"/>
          <w:szCs w:val="28"/>
        </w:rPr>
        <w:t>.</w:t>
      </w:r>
      <w:r w:rsidR="00E41671">
        <w:rPr>
          <w:sz w:val="28"/>
          <w:szCs w:val="28"/>
        </w:rPr>
        <w:t>3</w:t>
      </w:r>
      <w:r w:rsidRPr="002E357C">
        <w:rPr>
          <w:sz w:val="28"/>
          <w:szCs w:val="28"/>
        </w:rPr>
        <w:t xml:space="preserve"> Federated Frameworks</w:t>
      </w:r>
    </w:p>
    <w:p w:rsidR="00EF3BB1" w:rsidRPr="00C021E6" w:rsidRDefault="002E0BCD" w:rsidP="00B2316D">
      <w:pPr>
        <w:rPr>
          <w:rFonts w:ascii="Times New Roman" w:hAnsi="Times New Roman" w:cs="Times New Roman"/>
          <w:sz w:val="24"/>
          <w:szCs w:val="24"/>
        </w:rPr>
      </w:pPr>
      <w:r w:rsidRPr="00C021E6">
        <w:rPr>
          <w:rFonts w:ascii="Times New Roman" w:hAnsi="Times New Roman" w:cs="Times New Roman"/>
          <w:sz w:val="24"/>
          <w:szCs w:val="24"/>
        </w:rPr>
        <w:t>In the appendix of</w:t>
      </w:r>
      <w:r w:rsidR="001158CE" w:rsidRPr="00C021E6">
        <w:rPr>
          <w:rFonts w:ascii="Times New Roman" w:hAnsi="Times New Roman" w:cs="Times New Roman"/>
          <w:sz w:val="24"/>
          <w:szCs w:val="24"/>
        </w:rPr>
        <w:t xml:space="preserve"> </w:t>
      </w:r>
      <w:r w:rsidR="001158CE" w:rsidRPr="00C021E6">
        <w:rPr>
          <w:rFonts w:ascii="Times New Roman" w:hAnsi="Times New Roman" w:cs="Times New Roman"/>
          <w:sz w:val="24"/>
          <w:szCs w:val="24"/>
        </w:rPr>
        <w:fldChar w:fldCharType="begin"/>
      </w:r>
      <w:r w:rsidR="001158CE" w:rsidRPr="00C021E6">
        <w:rPr>
          <w:rFonts w:ascii="Times New Roman" w:hAnsi="Times New Roman" w:cs="Times New Roman"/>
          <w:sz w:val="24"/>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rsidRPr="00C021E6">
        <w:rPr>
          <w:rFonts w:ascii="Times New Roman" w:hAnsi="Times New Roman" w:cs="Times New Roman"/>
          <w:sz w:val="24"/>
          <w:szCs w:val="24"/>
        </w:rPr>
        <w:fldChar w:fldCharType="separate"/>
      </w:r>
      <w:r w:rsidR="001158CE" w:rsidRPr="00C021E6">
        <w:rPr>
          <w:rFonts w:ascii="Times New Roman" w:eastAsia="等线" w:hAnsi="Times New Roman" w:cs="Times New Roman"/>
          <w:sz w:val="24"/>
          <w:szCs w:val="24"/>
        </w:rPr>
        <w:t xml:space="preserve">(Kairouz </w:t>
      </w:r>
      <w:r w:rsidR="001158CE" w:rsidRPr="00C021E6">
        <w:rPr>
          <w:rFonts w:ascii="Times New Roman" w:eastAsia="等线" w:hAnsi="Times New Roman" w:cs="Times New Roman"/>
          <w:i/>
          <w:iCs/>
          <w:sz w:val="24"/>
          <w:szCs w:val="24"/>
        </w:rPr>
        <w:t>et al.</w:t>
      </w:r>
      <w:r w:rsidR="001158CE" w:rsidRPr="00C021E6">
        <w:rPr>
          <w:rFonts w:ascii="Times New Roman" w:eastAsia="等线" w:hAnsi="Times New Roman" w:cs="Times New Roman"/>
          <w:sz w:val="24"/>
          <w:szCs w:val="24"/>
        </w:rPr>
        <w:t xml:space="preserve"> 2019)</w:t>
      </w:r>
      <w:r w:rsidR="001158CE" w:rsidRPr="00C021E6">
        <w:rPr>
          <w:rFonts w:ascii="Times New Roman" w:hAnsi="Times New Roman" w:cs="Times New Roman"/>
          <w:sz w:val="24"/>
          <w:szCs w:val="24"/>
        </w:rPr>
        <w:fldChar w:fldCharType="end"/>
      </w:r>
      <w:r w:rsidRPr="00C021E6">
        <w:rPr>
          <w:rFonts w:ascii="Times New Roman" w:hAnsi="Times New Roman" w:cs="Times New Roman"/>
          <w:sz w:val="24"/>
          <w:szCs w:val="24"/>
        </w:rPr>
        <w:t xml:space="preserve">, several popular federated frameworks </w:t>
      </w:r>
      <w:r w:rsidR="00422C9E" w:rsidRPr="00C021E6">
        <w:rPr>
          <w:rFonts w:ascii="Times New Roman" w:hAnsi="Times New Roman" w:cs="Times New Roman"/>
          <w:sz w:val="24"/>
          <w:szCs w:val="24"/>
        </w:rPr>
        <w:t xml:space="preserve">are </w:t>
      </w:r>
      <w:r w:rsidR="005711E9" w:rsidRPr="00C021E6">
        <w:rPr>
          <w:rFonts w:ascii="Times New Roman" w:hAnsi="Times New Roman" w:cs="Times New Roman"/>
          <w:sz w:val="24"/>
          <w:szCs w:val="24"/>
        </w:rPr>
        <w:t xml:space="preserve">summarized. </w:t>
      </w:r>
      <w:r w:rsidR="00002B2E" w:rsidRPr="00C021E6">
        <w:rPr>
          <w:rFonts w:ascii="Times New Roman" w:hAnsi="Times New Roman" w:cs="Times New Roman"/>
          <w:sz w:val="24"/>
          <w:szCs w:val="24"/>
        </w:rPr>
        <w:t xml:space="preserve">TensorFlow Federated and PySyft </w:t>
      </w:r>
      <w:r w:rsidR="00076000" w:rsidRPr="00C021E6">
        <w:rPr>
          <w:rFonts w:ascii="Times New Roman" w:hAnsi="Times New Roman" w:cs="Times New Roman"/>
          <w:sz w:val="24"/>
          <w:szCs w:val="24"/>
        </w:rPr>
        <w:t xml:space="preserve">provide tools for federated </w:t>
      </w:r>
      <w:r w:rsidR="00EF3BB1" w:rsidRPr="00C021E6">
        <w:rPr>
          <w:rFonts w:ascii="Times New Roman" w:hAnsi="Times New Roman" w:cs="Times New Roman"/>
          <w:sz w:val="24"/>
          <w:szCs w:val="24"/>
        </w:rPr>
        <w:t>learning</w:t>
      </w:r>
      <w:r w:rsidR="00076000" w:rsidRPr="00C021E6">
        <w:rPr>
          <w:rFonts w:ascii="Times New Roman" w:hAnsi="Times New Roman" w:cs="Times New Roman"/>
          <w:sz w:val="24"/>
          <w:szCs w:val="24"/>
        </w:rPr>
        <w:t xml:space="preserve"> based on the </w:t>
      </w:r>
      <w:r w:rsidR="002E039B" w:rsidRPr="00C021E6">
        <w:rPr>
          <w:rFonts w:ascii="Times New Roman" w:hAnsi="Times New Roman" w:cs="Times New Roman"/>
          <w:sz w:val="24"/>
          <w:szCs w:val="24"/>
        </w:rPr>
        <w:t xml:space="preserve">widely used </w:t>
      </w:r>
      <w:r w:rsidR="00076000" w:rsidRPr="00C021E6">
        <w:rPr>
          <w:rFonts w:ascii="Times New Roman" w:hAnsi="Times New Roman" w:cs="Times New Roman"/>
          <w:sz w:val="24"/>
          <w:szCs w:val="24"/>
        </w:rPr>
        <w:t xml:space="preserve">TensorFlow and PyTorch </w:t>
      </w:r>
      <w:r w:rsidR="002F4C28" w:rsidRPr="00C021E6">
        <w:rPr>
          <w:rFonts w:ascii="Times New Roman" w:hAnsi="Times New Roman" w:cs="Times New Roman"/>
          <w:sz w:val="24"/>
          <w:szCs w:val="24"/>
        </w:rPr>
        <w:t xml:space="preserve">software. </w:t>
      </w:r>
      <w:r w:rsidR="005B5A6E" w:rsidRPr="00C021E6">
        <w:rPr>
          <w:rFonts w:ascii="Times New Roman" w:hAnsi="Times New Roman" w:cs="Times New Roman"/>
          <w:sz w:val="24"/>
          <w:szCs w:val="24"/>
        </w:rPr>
        <w:t>However, by</w:t>
      </w:r>
      <w:r w:rsidR="00717902" w:rsidRPr="00C021E6">
        <w:rPr>
          <w:rFonts w:ascii="Times New Roman" w:hAnsi="Times New Roman" w:cs="Times New Roman"/>
          <w:sz w:val="24"/>
          <w:szCs w:val="24"/>
        </w:rPr>
        <w:t xml:space="preserve"> the end of May 2020, the</w:t>
      </w:r>
      <w:r w:rsidR="00F97195" w:rsidRPr="00C021E6">
        <w:rPr>
          <w:rFonts w:ascii="Times New Roman" w:hAnsi="Times New Roman" w:cs="Times New Roman"/>
          <w:sz w:val="24"/>
          <w:szCs w:val="24"/>
        </w:rPr>
        <w:t>ir</w:t>
      </w:r>
      <w:r w:rsidR="00717902" w:rsidRPr="00C021E6">
        <w:rPr>
          <w:rFonts w:ascii="Times New Roman" w:hAnsi="Times New Roman" w:cs="Times New Roman"/>
          <w:sz w:val="24"/>
          <w:szCs w:val="24"/>
        </w:rPr>
        <w:t xml:space="preserve"> </w:t>
      </w:r>
      <w:r w:rsidR="00F97195" w:rsidRPr="00C021E6">
        <w:rPr>
          <w:rFonts w:ascii="Times New Roman" w:hAnsi="Times New Roman" w:cs="Times New Roman"/>
          <w:sz w:val="24"/>
          <w:szCs w:val="24"/>
        </w:rPr>
        <w:t xml:space="preserve">official versions </w:t>
      </w:r>
      <w:r w:rsidR="00636959" w:rsidRPr="00C021E6">
        <w:rPr>
          <w:rFonts w:ascii="Times New Roman" w:hAnsi="Times New Roman" w:cs="Times New Roman"/>
          <w:sz w:val="24"/>
          <w:szCs w:val="24"/>
        </w:rPr>
        <w:t>have</w:t>
      </w:r>
      <w:r w:rsidR="00F97195" w:rsidRPr="00C021E6">
        <w:rPr>
          <w:rFonts w:ascii="Times New Roman" w:hAnsi="Times New Roman" w:cs="Times New Roman"/>
          <w:sz w:val="24"/>
          <w:szCs w:val="24"/>
        </w:rPr>
        <w:t xml:space="preserve"> not yet </w:t>
      </w:r>
      <w:r w:rsidR="00EE7CA7" w:rsidRPr="00C021E6">
        <w:rPr>
          <w:rFonts w:ascii="Times New Roman" w:hAnsi="Times New Roman" w:cs="Times New Roman"/>
          <w:sz w:val="24"/>
          <w:szCs w:val="24"/>
        </w:rPr>
        <w:t xml:space="preserve">been </w:t>
      </w:r>
      <w:r w:rsidR="00F97195" w:rsidRPr="00C021E6">
        <w:rPr>
          <w:rFonts w:ascii="Times New Roman" w:hAnsi="Times New Roman" w:cs="Times New Roman"/>
          <w:sz w:val="24"/>
          <w:szCs w:val="24"/>
        </w:rPr>
        <w:t>released</w:t>
      </w:r>
      <w:r w:rsidR="00EF3BB1" w:rsidRPr="00C021E6">
        <w:rPr>
          <w:rFonts w:ascii="Times New Roman" w:hAnsi="Times New Roman" w:cs="Times New Roman"/>
          <w:sz w:val="24"/>
          <w:szCs w:val="24"/>
        </w:rPr>
        <w:t xml:space="preserve">, </w:t>
      </w:r>
      <w:r w:rsidR="00E438FB" w:rsidRPr="00C021E6">
        <w:rPr>
          <w:rFonts w:ascii="Times New Roman" w:hAnsi="Times New Roman" w:cs="Times New Roman"/>
          <w:sz w:val="24"/>
          <w:szCs w:val="24"/>
        </w:rPr>
        <w:t>several</w:t>
      </w:r>
      <w:r w:rsidR="00EF3BB1" w:rsidRPr="00C021E6">
        <w:rPr>
          <w:rFonts w:ascii="Times New Roman" w:hAnsi="Times New Roman" w:cs="Times New Roman"/>
          <w:sz w:val="24"/>
          <w:szCs w:val="24"/>
        </w:rPr>
        <w:t xml:space="preserve"> simulation functions are available</w:t>
      </w:r>
      <w:r w:rsidR="00F97195" w:rsidRPr="00C021E6">
        <w:rPr>
          <w:rFonts w:ascii="Times New Roman" w:hAnsi="Times New Roman" w:cs="Times New Roman"/>
          <w:sz w:val="24"/>
          <w:szCs w:val="24"/>
        </w:rPr>
        <w:t>.</w:t>
      </w:r>
      <w:r w:rsidR="00CF04EB" w:rsidRPr="00C021E6">
        <w:rPr>
          <w:rFonts w:ascii="Times New Roman" w:hAnsi="Times New Roman" w:cs="Times New Roman"/>
          <w:sz w:val="24"/>
          <w:szCs w:val="24"/>
        </w:rPr>
        <w:t xml:space="preserve"> </w:t>
      </w:r>
    </w:p>
    <w:p w:rsidR="00B92268" w:rsidRPr="00C021E6" w:rsidRDefault="00502679" w:rsidP="00B2316D">
      <w:pPr>
        <w:rPr>
          <w:rFonts w:ascii="Times New Roman" w:hAnsi="Times New Roman" w:cs="Times New Roman"/>
          <w:sz w:val="24"/>
          <w:szCs w:val="24"/>
        </w:rPr>
      </w:pPr>
      <w:r w:rsidRPr="00C021E6">
        <w:rPr>
          <w:rFonts w:ascii="Times New Roman" w:hAnsi="Times New Roman" w:cs="Times New Roman"/>
          <w:sz w:val="24"/>
          <w:szCs w:val="24"/>
        </w:rPr>
        <w:t>Another</w:t>
      </w:r>
      <w:r w:rsidR="00CF04EB" w:rsidRPr="00C021E6">
        <w:rPr>
          <w:rFonts w:ascii="Times New Roman" w:hAnsi="Times New Roman" w:cs="Times New Roman"/>
          <w:sz w:val="24"/>
          <w:szCs w:val="24"/>
        </w:rPr>
        <w:t xml:space="preserve"> software </w:t>
      </w:r>
      <w:r w:rsidRPr="00C021E6">
        <w:rPr>
          <w:rFonts w:ascii="Times New Roman" w:hAnsi="Times New Roman" w:cs="Times New Roman"/>
          <w:sz w:val="24"/>
          <w:szCs w:val="24"/>
        </w:rPr>
        <w:t>called</w:t>
      </w:r>
      <w:r w:rsidR="00CF04EB" w:rsidRPr="00C021E6">
        <w:rPr>
          <w:rFonts w:ascii="Times New Roman" w:hAnsi="Times New Roman" w:cs="Times New Roman"/>
          <w:sz w:val="24"/>
          <w:szCs w:val="24"/>
        </w:rPr>
        <w:t xml:space="preserve"> Federated AI Technology Enabler </w:t>
      </w:r>
      <w:r w:rsidR="00F3316C" w:rsidRPr="00C021E6">
        <w:rPr>
          <w:rFonts w:ascii="Times New Roman" w:hAnsi="Times New Roman" w:cs="Times New Roman"/>
          <w:sz w:val="24"/>
          <w:szCs w:val="24"/>
        </w:rPr>
        <w:t xml:space="preserve">(FATE) </w:t>
      </w:r>
      <w:r w:rsidR="00CF04EB" w:rsidRPr="00C021E6">
        <w:rPr>
          <w:rFonts w:ascii="Times New Roman" w:hAnsi="Times New Roman" w:cs="Times New Roman"/>
          <w:sz w:val="24"/>
          <w:szCs w:val="24"/>
        </w:rPr>
        <w:t xml:space="preserve">has been released. </w:t>
      </w:r>
      <w:r w:rsidR="00F3316C" w:rsidRPr="00C021E6">
        <w:rPr>
          <w:rFonts w:ascii="Times New Roman" w:hAnsi="Times New Roman" w:cs="Times New Roman"/>
          <w:sz w:val="24"/>
          <w:szCs w:val="24"/>
        </w:rPr>
        <w:t xml:space="preserve">FATE </w:t>
      </w:r>
      <w:r w:rsidR="004A52ED" w:rsidRPr="00C021E6">
        <w:rPr>
          <w:rFonts w:ascii="Times New Roman" w:hAnsi="Times New Roman" w:cs="Times New Roman"/>
          <w:sz w:val="24"/>
          <w:szCs w:val="24"/>
        </w:rPr>
        <w:t>already have</w:t>
      </w:r>
      <w:r w:rsidR="00F3316C" w:rsidRPr="00C021E6">
        <w:rPr>
          <w:rFonts w:ascii="Times New Roman" w:hAnsi="Times New Roman" w:cs="Times New Roman"/>
          <w:sz w:val="24"/>
          <w:szCs w:val="24"/>
        </w:rPr>
        <w:t xml:space="preserve"> enable</w:t>
      </w:r>
      <w:r w:rsidR="004A52ED" w:rsidRPr="00C021E6">
        <w:rPr>
          <w:rFonts w:ascii="Times New Roman" w:hAnsi="Times New Roman" w:cs="Times New Roman"/>
          <w:sz w:val="24"/>
          <w:szCs w:val="24"/>
        </w:rPr>
        <w:t>d</w:t>
      </w:r>
      <w:r w:rsidR="00F3316C" w:rsidRPr="00C021E6">
        <w:rPr>
          <w:rFonts w:ascii="Times New Roman" w:hAnsi="Times New Roman" w:cs="Times New Roman"/>
          <w:sz w:val="24"/>
          <w:szCs w:val="24"/>
        </w:rPr>
        <w:t xml:space="preserve"> </w:t>
      </w:r>
      <w:r w:rsidR="0014077F" w:rsidRPr="00C021E6">
        <w:rPr>
          <w:rFonts w:ascii="Times New Roman" w:hAnsi="Times New Roman" w:cs="Times New Roman"/>
          <w:sz w:val="24"/>
          <w:szCs w:val="24"/>
        </w:rPr>
        <w:t xml:space="preserve">several </w:t>
      </w:r>
      <w:r w:rsidR="00F3316C" w:rsidRPr="00C021E6">
        <w:rPr>
          <w:rFonts w:ascii="Times New Roman" w:hAnsi="Times New Roman" w:cs="Times New Roman"/>
          <w:sz w:val="24"/>
          <w:szCs w:val="24"/>
        </w:rPr>
        <w:t xml:space="preserve">functions </w:t>
      </w:r>
      <w:r w:rsidR="00973CD8" w:rsidRPr="00C021E6">
        <w:rPr>
          <w:rFonts w:ascii="Times New Roman" w:hAnsi="Times New Roman" w:cs="Times New Roman"/>
          <w:sz w:val="24"/>
          <w:szCs w:val="24"/>
        </w:rPr>
        <w:t>in</w:t>
      </w:r>
      <w:r w:rsidR="00F3316C" w:rsidRPr="00C021E6">
        <w:rPr>
          <w:rFonts w:ascii="Times New Roman" w:hAnsi="Times New Roman" w:cs="Times New Roman"/>
          <w:sz w:val="24"/>
          <w:szCs w:val="24"/>
        </w:rPr>
        <w:t xml:space="preserve"> both traditional learning and deep learning. </w:t>
      </w:r>
    </w:p>
    <w:p w:rsidR="0059096E" w:rsidRDefault="0059096E" w:rsidP="00B2316D">
      <w:r w:rsidRPr="006639EE">
        <w:rPr>
          <w:rFonts w:hint="eastAsia"/>
          <w:sz w:val="28"/>
          <w:szCs w:val="28"/>
        </w:rPr>
        <w:t>2</w:t>
      </w:r>
      <w:r w:rsidRPr="006639EE">
        <w:rPr>
          <w:sz w:val="28"/>
          <w:szCs w:val="28"/>
        </w:rPr>
        <w:t>.4 Communication tools</w:t>
      </w:r>
    </w:p>
    <w:p w:rsidR="004D25CD" w:rsidRPr="00C021E6" w:rsidRDefault="00C311D5" w:rsidP="00B2316D">
      <w:pPr>
        <w:rPr>
          <w:rFonts w:ascii="Times New Roman" w:hAnsi="Times New Roman" w:cs="Times New Roman"/>
          <w:sz w:val="24"/>
          <w:szCs w:val="24"/>
        </w:rPr>
      </w:pPr>
      <w:r w:rsidRPr="00C021E6">
        <w:rPr>
          <w:rFonts w:ascii="Times New Roman" w:hAnsi="Times New Roman" w:cs="Times New Roman"/>
          <w:sz w:val="24"/>
          <w:szCs w:val="24"/>
        </w:rPr>
        <w:t xml:space="preserve">In federated system, clients </w:t>
      </w:r>
      <w:r w:rsidR="005C1894" w:rsidRPr="00C021E6">
        <w:rPr>
          <w:rFonts w:ascii="Times New Roman" w:hAnsi="Times New Roman" w:cs="Times New Roman"/>
          <w:sz w:val="24"/>
          <w:szCs w:val="24"/>
        </w:rPr>
        <w:t>need</w:t>
      </w:r>
      <w:r w:rsidRPr="00C021E6">
        <w:rPr>
          <w:rFonts w:ascii="Times New Roman" w:hAnsi="Times New Roman" w:cs="Times New Roman"/>
          <w:sz w:val="24"/>
          <w:szCs w:val="24"/>
        </w:rPr>
        <w:t xml:space="preserve"> to communicate with </w:t>
      </w:r>
      <w:r w:rsidR="005C1894" w:rsidRPr="00C021E6">
        <w:rPr>
          <w:rFonts w:ascii="Times New Roman" w:hAnsi="Times New Roman" w:cs="Times New Roman"/>
          <w:sz w:val="24"/>
          <w:szCs w:val="24"/>
        </w:rPr>
        <w:t xml:space="preserve">the </w:t>
      </w:r>
      <w:r w:rsidRPr="00C021E6">
        <w:rPr>
          <w:rFonts w:ascii="Times New Roman" w:hAnsi="Times New Roman" w:cs="Times New Roman"/>
          <w:sz w:val="24"/>
          <w:szCs w:val="24"/>
        </w:rPr>
        <w:t xml:space="preserve">server. </w:t>
      </w:r>
      <w:r w:rsidR="007D1454" w:rsidRPr="00C021E6">
        <w:rPr>
          <w:rFonts w:ascii="Times New Roman" w:hAnsi="Times New Roman" w:cs="Times New Roman"/>
          <w:sz w:val="24"/>
          <w:szCs w:val="24"/>
        </w:rPr>
        <w:t xml:space="preserve">Browsing their source code, </w:t>
      </w:r>
      <w:r w:rsidR="00A40847" w:rsidRPr="00C021E6">
        <w:rPr>
          <w:rFonts w:ascii="Times New Roman" w:hAnsi="Times New Roman" w:cs="Times New Roman"/>
          <w:sz w:val="24"/>
          <w:szCs w:val="24"/>
        </w:rPr>
        <w:t xml:space="preserve">TensorFlow Federated </w:t>
      </w:r>
      <w:r w:rsidR="00A5797C" w:rsidRPr="00C021E6">
        <w:rPr>
          <w:rFonts w:ascii="Times New Roman" w:hAnsi="Times New Roman" w:cs="Times New Roman"/>
          <w:sz w:val="24"/>
          <w:szCs w:val="24"/>
        </w:rPr>
        <w:t>seems to use</w:t>
      </w:r>
      <w:r w:rsidR="00A40847" w:rsidRPr="00C021E6">
        <w:rPr>
          <w:rFonts w:ascii="Times New Roman" w:hAnsi="Times New Roman" w:cs="Times New Roman"/>
          <w:sz w:val="24"/>
          <w:szCs w:val="24"/>
        </w:rPr>
        <w:t xml:space="preserve"> gRPC and</w:t>
      </w:r>
      <w:r w:rsidR="0009496C" w:rsidRPr="00C021E6">
        <w:rPr>
          <w:rFonts w:ascii="Times New Roman" w:hAnsi="Times New Roman" w:cs="Times New Roman"/>
          <w:sz w:val="24"/>
          <w:szCs w:val="24"/>
        </w:rPr>
        <w:t xml:space="preserve"> an example for</w:t>
      </w:r>
      <w:r w:rsidR="00A40847" w:rsidRPr="00C021E6">
        <w:rPr>
          <w:rFonts w:ascii="Times New Roman" w:hAnsi="Times New Roman" w:cs="Times New Roman"/>
          <w:sz w:val="24"/>
          <w:szCs w:val="24"/>
        </w:rPr>
        <w:t xml:space="preserve"> PySyft </w:t>
      </w:r>
      <w:r w:rsidR="0009496C" w:rsidRPr="00C021E6">
        <w:rPr>
          <w:rFonts w:ascii="Times New Roman" w:hAnsi="Times New Roman" w:cs="Times New Roman"/>
          <w:sz w:val="24"/>
          <w:szCs w:val="24"/>
        </w:rPr>
        <w:t xml:space="preserve">uses </w:t>
      </w:r>
      <w:r w:rsidR="00A40847" w:rsidRPr="00C021E6">
        <w:rPr>
          <w:rFonts w:ascii="Times New Roman" w:hAnsi="Times New Roman" w:cs="Times New Roman"/>
          <w:sz w:val="24"/>
          <w:szCs w:val="24"/>
        </w:rPr>
        <w:t xml:space="preserve">WebSocket. </w:t>
      </w:r>
      <w:r w:rsidR="00B73457" w:rsidRPr="00C021E6">
        <w:rPr>
          <w:rFonts w:ascii="Times New Roman" w:hAnsi="Times New Roman" w:cs="Times New Roman"/>
          <w:sz w:val="24"/>
          <w:szCs w:val="24"/>
        </w:rPr>
        <w:t xml:space="preserve">gRPC is a high-performance RPC framework </w:t>
      </w:r>
      <w:r w:rsidR="009875C5" w:rsidRPr="00C021E6">
        <w:rPr>
          <w:rFonts w:ascii="Times New Roman" w:hAnsi="Times New Roman" w:cs="Times New Roman"/>
          <w:sz w:val="24"/>
          <w:szCs w:val="24"/>
        </w:rPr>
        <w:t>with HTTP/2-based transport. WebSocket provides computer communication over a single TCP connection.</w:t>
      </w:r>
      <w:r w:rsidR="009573BE" w:rsidRPr="00C021E6">
        <w:rPr>
          <w:rFonts w:ascii="Times New Roman" w:hAnsi="Times New Roman" w:cs="Times New Roman"/>
          <w:sz w:val="24"/>
          <w:szCs w:val="24"/>
        </w:rPr>
        <w:t xml:space="preserve"> In this project, we will use gRPC for communication.</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Pr="00C021E6" w:rsidRDefault="007A7D96" w:rsidP="00AA3E3F">
      <w:pPr>
        <w:rPr>
          <w:rFonts w:ascii="Times New Roman" w:hAnsi="Times New Roman" w:cs="Times New Roman"/>
          <w:sz w:val="24"/>
          <w:szCs w:val="24"/>
        </w:rPr>
      </w:pPr>
      <w:r w:rsidRPr="00C021E6">
        <w:rPr>
          <w:rFonts w:ascii="Times New Roman" w:hAnsi="Times New Roman" w:cs="Times New Roman"/>
          <w:sz w:val="24"/>
          <w:szCs w:val="24"/>
        </w:rPr>
        <w:t xml:space="preserve">In this project, </w:t>
      </w:r>
      <w:r w:rsidR="00607C40" w:rsidRPr="00C021E6">
        <w:rPr>
          <w:rFonts w:ascii="Times New Roman" w:hAnsi="Times New Roman" w:cs="Times New Roman"/>
          <w:sz w:val="24"/>
          <w:szCs w:val="24"/>
        </w:rPr>
        <w:t>the C</w:t>
      </w:r>
      <w:r w:rsidR="00A20A7C" w:rsidRPr="00C021E6">
        <w:rPr>
          <w:rFonts w:ascii="Times New Roman" w:hAnsi="Times New Roman" w:cs="Times New Roman"/>
          <w:sz w:val="24"/>
          <w:szCs w:val="24"/>
        </w:rPr>
        <w:t>IFAR-</w:t>
      </w:r>
      <w:r w:rsidRPr="00C021E6">
        <w:rPr>
          <w:rFonts w:ascii="Times New Roman" w:hAnsi="Times New Roman" w:cs="Times New Roman"/>
          <w:sz w:val="24"/>
          <w:szCs w:val="24"/>
        </w:rPr>
        <w:t>10 dataset</w:t>
      </w:r>
      <w:r w:rsidR="000C49CA" w:rsidRPr="00C021E6">
        <w:rPr>
          <w:rFonts w:ascii="Times New Roman" w:hAnsi="Times New Roman" w:cs="Times New Roman"/>
          <w:sz w:val="24"/>
          <w:szCs w:val="24"/>
        </w:rPr>
        <w:t xml:space="preserve"> </w:t>
      </w:r>
      <w:r w:rsidR="000C49CA" w:rsidRPr="00C021E6">
        <w:rPr>
          <w:rFonts w:ascii="Times New Roman" w:hAnsi="Times New Roman" w:cs="Times New Roman"/>
          <w:sz w:val="24"/>
          <w:szCs w:val="24"/>
        </w:rPr>
        <w:fldChar w:fldCharType="begin"/>
      </w:r>
      <w:r w:rsidR="000C49CA" w:rsidRPr="00C021E6">
        <w:rPr>
          <w:rFonts w:ascii="Times New Roman" w:hAnsi="Times New Roman" w:cs="Times New Roman"/>
          <w:sz w:val="24"/>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000C49CA" w:rsidRPr="00C021E6">
        <w:rPr>
          <w:rFonts w:ascii="Times New Roman" w:hAnsi="Times New Roman" w:cs="Times New Roman"/>
          <w:sz w:val="24"/>
          <w:szCs w:val="24"/>
        </w:rPr>
        <w:fldChar w:fldCharType="separate"/>
      </w:r>
      <w:r w:rsidR="000C49CA" w:rsidRPr="00C021E6">
        <w:rPr>
          <w:rFonts w:ascii="Times New Roman" w:eastAsia="等线" w:hAnsi="Times New Roman" w:cs="Times New Roman"/>
          <w:sz w:val="24"/>
          <w:szCs w:val="24"/>
        </w:rPr>
        <w:t>(Krizhevsky 2012)</w:t>
      </w:r>
      <w:r w:rsidR="000C49CA" w:rsidRPr="00C021E6">
        <w:rPr>
          <w:rFonts w:ascii="Times New Roman" w:hAnsi="Times New Roman" w:cs="Times New Roman"/>
          <w:sz w:val="24"/>
          <w:szCs w:val="24"/>
        </w:rPr>
        <w:fldChar w:fldCharType="end"/>
      </w:r>
      <w:r w:rsidRPr="00C021E6">
        <w:rPr>
          <w:rFonts w:ascii="Times New Roman" w:hAnsi="Times New Roman" w:cs="Times New Roman"/>
          <w:sz w:val="24"/>
          <w:szCs w:val="24"/>
        </w:rPr>
        <w:t xml:space="preserve"> ha</w:t>
      </w:r>
      <w:r w:rsidR="00607C40" w:rsidRPr="00C021E6">
        <w:rPr>
          <w:rFonts w:ascii="Times New Roman" w:hAnsi="Times New Roman" w:cs="Times New Roman"/>
          <w:sz w:val="24"/>
          <w:szCs w:val="24"/>
        </w:rPr>
        <w:t>s</w:t>
      </w:r>
      <w:r w:rsidRPr="00C021E6">
        <w:rPr>
          <w:rFonts w:ascii="Times New Roman" w:hAnsi="Times New Roman" w:cs="Times New Roman"/>
          <w:sz w:val="24"/>
          <w:szCs w:val="24"/>
        </w:rPr>
        <w:t xml:space="preserve"> been used for </w:t>
      </w:r>
      <w:r w:rsidR="005C4328" w:rsidRPr="00C021E6">
        <w:rPr>
          <w:rFonts w:ascii="Times New Roman" w:hAnsi="Times New Roman" w:cs="Times New Roman"/>
          <w:sz w:val="24"/>
          <w:szCs w:val="24"/>
        </w:rPr>
        <w:t>locally simulating</w:t>
      </w:r>
      <w:r w:rsidRPr="00C021E6">
        <w:rPr>
          <w:rFonts w:ascii="Times New Roman" w:hAnsi="Times New Roman" w:cs="Times New Roman"/>
          <w:sz w:val="24"/>
          <w:szCs w:val="24"/>
        </w:rPr>
        <w:t xml:space="preserve"> different scenarios of federated learning, </w:t>
      </w:r>
      <w:r w:rsidR="00607C40" w:rsidRPr="00C021E6">
        <w:rPr>
          <w:rFonts w:ascii="Times New Roman" w:hAnsi="Times New Roman" w:cs="Times New Roman"/>
          <w:sz w:val="24"/>
          <w:szCs w:val="24"/>
        </w:rPr>
        <w:t>the OIA-DDR dataset</w:t>
      </w:r>
      <w:r w:rsidR="00452DF7" w:rsidRPr="00C021E6">
        <w:rPr>
          <w:rFonts w:ascii="Times New Roman" w:hAnsi="Times New Roman" w:cs="Times New Roman"/>
          <w:sz w:val="24"/>
          <w:szCs w:val="24"/>
        </w:rPr>
        <w:t xml:space="preserve"> </w:t>
      </w:r>
      <w:r w:rsidR="00452DF7" w:rsidRPr="00C021E6">
        <w:rPr>
          <w:rFonts w:ascii="Times New Roman" w:hAnsi="Times New Roman" w:cs="Times New Roman"/>
          <w:sz w:val="24"/>
          <w:szCs w:val="24"/>
        </w:rPr>
        <w:fldChar w:fldCharType="begin"/>
      </w:r>
      <w:r w:rsidR="00452DF7" w:rsidRPr="00C021E6">
        <w:rPr>
          <w:rFonts w:ascii="Times New Roman" w:hAnsi="Times New Roman" w:cs="Times New Roman"/>
          <w:sz w:val="24"/>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00452DF7" w:rsidRPr="00C021E6">
        <w:rPr>
          <w:rFonts w:ascii="Times New Roman" w:hAnsi="Times New Roman" w:cs="Times New Roman"/>
          <w:sz w:val="24"/>
          <w:szCs w:val="24"/>
        </w:rPr>
        <w:fldChar w:fldCharType="separate"/>
      </w:r>
      <w:r w:rsidR="00452DF7" w:rsidRPr="00C021E6">
        <w:rPr>
          <w:rFonts w:ascii="Times New Roman" w:eastAsia="等线" w:hAnsi="Times New Roman" w:cs="Times New Roman"/>
          <w:sz w:val="24"/>
          <w:szCs w:val="24"/>
        </w:rPr>
        <w:t xml:space="preserve">(Li T </w:t>
      </w:r>
      <w:r w:rsidR="00452DF7" w:rsidRPr="00C021E6">
        <w:rPr>
          <w:rFonts w:ascii="Times New Roman" w:eastAsia="等线" w:hAnsi="Times New Roman" w:cs="Times New Roman"/>
          <w:i/>
          <w:iCs/>
          <w:sz w:val="24"/>
          <w:szCs w:val="24"/>
        </w:rPr>
        <w:t>et al.</w:t>
      </w:r>
      <w:r w:rsidR="00452DF7" w:rsidRPr="00C021E6">
        <w:rPr>
          <w:rFonts w:ascii="Times New Roman" w:eastAsia="等线" w:hAnsi="Times New Roman" w:cs="Times New Roman"/>
          <w:sz w:val="24"/>
          <w:szCs w:val="24"/>
        </w:rPr>
        <w:t xml:space="preserve"> 2019a)</w:t>
      </w:r>
      <w:r w:rsidR="00452DF7" w:rsidRPr="00C021E6">
        <w:rPr>
          <w:rFonts w:ascii="Times New Roman" w:hAnsi="Times New Roman" w:cs="Times New Roman"/>
          <w:sz w:val="24"/>
          <w:szCs w:val="24"/>
        </w:rPr>
        <w:fldChar w:fldCharType="end"/>
      </w:r>
      <w:r w:rsidR="00607C40" w:rsidRPr="00C021E6">
        <w:rPr>
          <w:rFonts w:ascii="Times New Roman" w:hAnsi="Times New Roman" w:cs="Times New Roman"/>
          <w:sz w:val="24"/>
          <w:szCs w:val="24"/>
        </w:rPr>
        <w:t xml:space="preserve"> has been used for implementing an example </w:t>
      </w:r>
      <w:r w:rsidR="00E257CC" w:rsidRPr="00C021E6">
        <w:rPr>
          <w:rFonts w:ascii="Times New Roman" w:hAnsi="Times New Roman" w:cs="Times New Roman"/>
          <w:sz w:val="24"/>
          <w:szCs w:val="24"/>
        </w:rPr>
        <w:t>medical image classification task</w:t>
      </w:r>
      <w:r w:rsidR="00607C40" w:rsidRPr="00C021E6">
        <w:rPr>
          <w:rFonts w:ascii="Times New Roman" w:hAnsi="Times New Roman" w:cs="Times New Roman"/>
          <w:sz w:val="24"/>
          <w:szCs w:val="24"/>
        </w:rPr>
        <w:t xml:space="preserve"> on the cloud.</w:t>
      </w:r>
      <w:r w:rsidR="000F23E2" w:rsidRPr="00C021E6">
        <w:rPr>
          <w:rFonts w:ascii="Times New Roman" w:hAnsi="Times New Roman" w:cs="Times New Roman"/>
          <w:sz w:val="24"/>
          <w:szCs w:val="24"/>
        </w:rPr>
        <w:t xml:space="preserve"> The performance </w:t>
      </w:r>
      <w:r w:rsidR="005C60E6" w:rsidRPr="00C021E6">
        <w:rPr>
          <w:rFonts w:ascii="Times New Roman" w:hAnsi="Times New Roman" w:cs="Times New Roman"/>
          <w:sz w:val="24"/>
          <w:szCs w:val="24"/>
        </w:rPr>
        <w:t>of the models</w:t>
      </w:r>
      <w:r w:rsidR="000F23E2" w:rsidRPr="00C021E6">
        <w:rPr>
          <w:rFonts w:ascii="Times New Roman" w:hAnsi="Times New Roman" w:cs="Times New Roman"/>
          <w:sz w:val="24"/>
          <w:szCs w:val="24"/>
        </w:rPr>
        <w:t xml:space="preserve"> </w:t>
      </w:r>
      <w:r w:rsidR="00546927" w:rsidRPr="00C021E6">
        <w:rPr>
          <w:rFonts w:ascii="Times New Roman" w:hAnsi="Times New Roman" w:cs="Times New Roman"/>
          <w:sz w:val="24"/>
          <w:szCs w:val="24"/>
        </w:rPr>
        <w:t>will</w:t>
      </w:r>
      <w:r w:rsidR="000F23E2" w:rsidRPr="00C021E6">
        <w:rPr>
          <w:rFonts w:ascii="Times New Roman" w:hAnsi="Times New Roman" w:cs="Times New Roman"/>
          <w:sz w:val="24"/>
          <w:szCs w:val="24"/>
        </w:rPr>
        <w:t xml:space="preserve"> not </w:t>
      </w:r>
      <w:r w:rsidR="00546927" w:rsidRPr="00C021E6">
        <w:rPr>
          <w:rFonts w:ascii="Times New Roman" w:hAnsi="Times New Roman" w:cs="Times New Roman"/>
          <w:sz w:val="24"/>
          <w:szCs w:val="24"/>
        </w:rPr>
        <w:t>be</w:t>
      </w:r>
      <w:r w:rsidR="0060002A" w:rsidRPr="00C021E6">
        <w:rPr>
          <w:rFonts w:ascii="Times New Roman" w:hAnsi="Times New Roman" w:cs="Times New Roman"/>
          <w:sz w:val="24"/>
          <w:szCs w:val="24"/>
        </w:rPr>
        <w:t xml:space="preserve"> high</w:t>
      </w:r>
      <w:r w:rsidR="005C60E6" w:rsidRPr="00C021E6">
        <w:rPr>
          <w:rFonts w:ascii="Times New Roman" w:hAnsi="Times New Roman" w:cs="Times New Roman"/>
          <w:sz w:val="24"/>
          <w:szCs w:val="24"/>
        </w:rPr>
        <w:t xml:space="preserve"> </w:t>
      </w:r>
      <w:r w:rsidR="000F23E2" w:rsidRPr="00C021E6">
        <w:rPr>
          <w:rFonts w:ascii="Times New Roman" w:hAnsi="Times New Roman" w:cs="Times New Roman"/>
          <w:sz w:val="24"/>
          <w:szCs w:val="24"/>
        </w:rPr>
        <w:t xml:space="preserve">enough for </w:t>
      </w:r>
      <w:r w:rsidR="005C60E6" w:rsidRPr="00C021E6">
        <w:rPr>
          <w:rFonts w:ascii="Times New Roman" w:hAnsi="Times New Roman" w:cs="Times New Roman"/>
          <w:sz w:val="24"/>
          <w:szCs w:val="24"/>
        </w:rPr>
        <w:t xml:space="preserve">any actual usage, </w:t>
      </w:r>
      <w:r w:rsidR="000F5435" w:rsidRPr="00C021E6">
        <w:rPr>
          <w:rFonts w:ascii="Times New Roman" w:hAnsi="Times New Roman" w:cs="Times New Roman"/>
          <w:sz w:val="24"/>
          <w:szCs w:val="24"/>
        </w:rPr>
        <w:t xml:space="preserve">only for testing </w:t>
      </w:r>
      <w:r w:rsidR="005C60E6" w:rsidRPr="00C021E6">
        <w:rPr>
          <w:rFonts w:ascii="Times New Roman" w:hAnsi="Times New Roman" w:cs="Times New Roman"/>
          <w:sz w:val="24"/>
          <w:szCs w:val="24"/>
        </w:rPr>
        <w:t xml:space="preserve">federated </w:t>
      </w:r>
      <w:r w:rsidR="00467CA5" w:rsidRPr="00C021E6">
        <w:rPr>
          <w:rFonts w:ascii="Times New Roman" w:hAnsi="Times New Roman" w:cs="Times New Roman"/>
          <w:sz w:val="24"/>
          <w:szCs w:val="24"/>
        </w:rPr>
        <w:t>learning in this project</w:t>
      </w:r>
      <w:r w:rsidR="005C60E6" w:rsidRPr="00C021E6">
        <w:rPr>
          <w:rFonts w:ascii="Times New Roman" w:hAnsi="Times New Roman" w:cs="Times New Roman"/>
          <w:sz w:val="24"/>
          <w:szCs w:val="24"/>
        </w:rPr>
        <w:t>.</w:t>
      </w:r>
      <w:r w:rsidR="00154F31" w:rsidRPr="00C021E6">
        <w:rPr>
          <w:rFonts w:ascii="Times New Roman" w:hAnsi="Times New Roman" w:cs="Times New Roman"/>
          <w:sz w:val="24"/>
          <w:szCs w:val="24"/>
        </w:rPr>
        <w:t xml:space="preserve"> </w:t>
      </w:r>
    </w:p>
    <w:p w:rsidR="00BB7539" w:rsidRPr="00C021E6" w:rsidRDefault="00733AA6" w:rsidP="00AA3E3F">
      <w:pPr>
        <w:rPr>
          <w:rFonts w:ascii="Times New Roman" w:hAnsi="Times New Roman" w:cs="Times New Roman"/>
          <w:sz w:val="24"/>
          <w:szCs w:val="24"/>
        </w:rPr>
      </w:pPr>
      <w:r w:rsidRPr="00C021E6">
        <w:rPr>
          <w:rFonts w:ascii="Times New Roman" w:hAnsi="Times New Roman" w:cs="Times New Roman"/>
          <w:sz w:val="24"/>
          <w:szCs w:val="24"/>
        </w:rPr>
        <w:t>Each simulation task</w:t>
      </w:r>
      <w:r w:rsidR="00BB7539" w:rsidRPr="00C021E6">
        <w:rPr>
          <w:rFonts w:ascii="Times New Roman" w:hAnsi="Times New Roman" w:cs="Times New Roman"/>
          <w:sz w:val="24"/>
          <w:szCs w:val="24"/>
        </w:rPr>
        <w:t xml:space="preserve"> </w:t>
      </w:r>
      <w:r w:rsidRPr="00C021E6">
        <w:rPr>
          <w:rFonts w:ascii="Times New Roman" w:hAnsi="Times New Roman" w:cs="Times New Roman"/>
          <w:sz w:val="24"/>
          <w:szCs w:val="24"/>
        </w:rPr>
        <w:t xml:space="preserve">has been </w:t>
      </w:r>
      <w:r w:rsidR="00BB7539" w:rsidRPr="00C021E6">
        <w:rPr>
          <w:rFonts w:ascii="Times New Roman" w:hAnsi="Times New Roman" w:cs="Times New Roman"/>
          <w:sz w:val="24"/>
          <w:szCs w:val="24"/>
        </w:rPr>
        <w:t>test</w:t>
      </w:r>
      <w:r w:rsidRPr="00C021E6">
        <w:rPr>
          <w:rFonts w:ascii="Times New Roman" w:hAnsi="Times New Roman" w:cs="Times New Roman"/>
          <w:sz w:val="24"/>
          <w:szCs w:val="24"/>
        </w:rPr>
        <w:t>ed</w:t>
      </w:r>
      <w:r w:rsidR="00BB7539" w:rsidRPr="00C021E6">
        <w:rPr>
          <w:rFonts w:ascii="Times New Roman" w:hAnsi="Times New Roman" w:cs="Times New Roman"/>
          <w:sz w:val="24"/>
          <w:szCs w:val="24"/>
        </w:rPr>
        <w:t xml:space="preserve"> </w:t>
      </w:r>
      <w:r w:rsidRPr="00C021E6">
        <w:rPr>
          <w:rFonts w:ascii="Times New Roman" w:hAnsi="Times New Roman" w:cs="Times New Roman"/>
          <w:sz w:val="24"/>
          <w:szCs w:val="24"/>
        </w:rPr>
        <w:t xml:space="preserve">for </w:t>
      </w:r>
      <w:r w:rsidR="00BB7539" w:rsidRPr="00C021E6">
        <w:rPr>
          <w:rFonts w:ascii="Times New Roman" w:hAnsi="Times New Roman" w:cs="Times New Roman"/>
          <w:sz w:val="24"/>
          <w:szCs w:val="24"/>
        </w:rPr>
        <w:t xml:space="preserve">1000 epochs (for centralized training) or global rounds (for federated learning) and </w:t>
      </w:r>
      <w:r w:rsidRPr="00C021E6">
        <w:rPr>
          <w:rFonts w:ascii="Times New Roman" w:hAnsi="Times New Roman" w:cs="Times New Roman"/>
          <w:sz w:val="24"/>
          <w:szCs w:val="24"/>
        </w:rPr>
        <w:t xml:space="preserve">the cloud implementation has been tested for </w:t>
      </w:r>
      <w:r w:rsidR="00057AF7" w:rsidRPr="00C021E6">
        <w:rPr>
          <w:rFonts w:ascii="Times New Roman" w:hAnsi="Times New Roman" w:cs="Times New Roman"/>
          <w:sz w:val="24"/>
          <w:szCs w:val="24"/>
        </w:rPr>
        <w:t>1</w:t>
      </w:r>
      <w:r w:rsidR="00BB7539" w:rsidRPr="00C021E6">
        <w:rPr>
          <w:rFonts w:ascii="Times New Roman" w:hAnsi="Times New Roman" w:cs="Times New Roman"/>
          <w:sz w:val="24"/>
          <w:szCs w:val="24"/>
        </w:rPr>
        <w:t>00 epochs/rounds</w:t>
      </w:r>
      <w:r w:rsidR="009F59CF" w:rsidRPr="00C021E6">
        <w:rPr>
          <w:rFonts w:ascii="Times New Roman" w:hAnsi="Times New Roman" w:cs="Times New Roman"/>
          <w:sz w:val="24"/>
          <w:szCs w:val="24"/>
        </w:rPr>
        <w:t xml:space="preserve">. </w:t>
      </w:r>
      <w:r w:rsidR="00D244B1" w:rsidRPr="00C021E6">
        <w:rPr>
          <w:rFonts w:ascii="Times New Roman" w:hAnsi="Times New Roman" w:cs="Times New Roman"/>
          <w:sz w:val="24"/>
          <w:szCs w:val="24"/>
        </w:rPr>
        <w:t>The</w:t>
      </w:r>
      <w:r w:rsidR="009F59CF" w:rsidRPr="00C021E6">
        <w:rPr>
          <w:rFonts w:ascii="Times New Roman" w:hAnsi="Times New Roman" w:cs="Times New Roman"/>
          <w:sz w:val="24"/>
          <w:szCs w:val="24"/>
        </w:rPr>
        <w:t xml:space="preserve"> code is written in Python3 and TensorFlow 2.0.1 is used.</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Pr="00C021E6" w:rsidRDefault="00A20A7C" w:rsidP="00AA3E3F">
      <w:pPr>
        <w:rPr>
          <w:rFonts w:ascii="Times New Roman" w:hAnsi="Times New Roman" w:cs="Times New Roman"/>
          <w:sz w:val="24"/>
          <w:szCs w:val="24"/>
        </w:rPr>
      </w:pPr>
      <w:r w:rsidRPr="00C021E6">
        <w:rPr>
          <w:rFonts w:ascii="Times New Roman" w:hAnsi="Times New Roman" w:cs="Times New Roman"/>
          <w:sz w:val="24"/>
          <w:szCs w:val="24"/>
        </w:rPr>
        <w:lastRenderedPageBreak/>
        <w:t xml:space="preserve">The CIFAR-10 dataset consists of </w:t>
      </w:r>
      <w:r w:rsidR="008A238A" w:rsidRPr="00C021E6">
        <w:rPr>
          <w:rFonts w:ascii="Times New Roman" w:hAnsi="Times New Roman" w:cs="Times New Roman"/>
          <w:sz w:val="24"/>
          <w:szCs w:val="24"/>
        </w:rPr>
        <w:t>50,000 training images and 10,000 testing images</w:t>
      </w:r>
      <w:r w:rsidR="00B91B1C" w:rsidRPr="00C021E6">
        <w:rPr>
          <w:rFonts w:ascii="Times New Roman" w:hAnsi="Times New Roman" w:cs="Times New Roman"/>
          <w:sz w:val="24"/>
          <w:szCs w:val="24"/>
        </w:rPr>
        <w:t xml:space="preserve"> of 10 </w:t>
      </w:r>
      <w:r w:rsidR="00247989" w:rsidRPr="00C021E6">
        <w:rPr>
          <w:rFonts w:ascii="Times New Roman" w:hAnsi="Times New Roman" w:cs="Times New Roman"/>
          <w:sz w:val="24"/>
          <w:szCs w:val="24"/>
        </w:rPr>
        <w:t>balanced</w:t>
      </w:r>
      <w:r w:rsidR="008F65DD" w:rsidRPr="00C021E6">
        <w:rPr>
          <w:rFonts w:ascii="Times New Roman" w:hAnsi="Times New Roman" w:cs="Times New Roman"/>
          <w:sz w:val="24"/>
          <w:szCs w:val="24"/>
        </w:rPr>
        <w:t xml:space="preserve"> </w:t>
      </w:r>
      <w:r w:rsidR="00B91B1C" w:rsidRPr="00C021E6">
        <w:rPr>
          <w:rFonts w:ascii="Times New Roman" w:hAnsi="Times New Roman" w:cs="Times New Roman"/>
          <w:sz w:val="24"/>
          <w:szCs w:val="24"/>
        </w:rPr>
        <w:t>classes</w:t>
      </w:r>
      <w:r w:rsidR="00650947" w:rsidRPr="00C021E6">
        <w:rPr>
          <w:rFonts w:ascii="Times New Roman" w:hAnsi="Times New Roman" w:cs="Times New Roman"/>
          <w:sz w:val="24"/>
          <w:szCs w:val="24"/>
        </w:rPr>
        <w:t>, each image is in color format and the size is 32x32</w:t>
      </w:r>
      <w:r w:rsidR="00903B5B" w:rsidRPr="00C021E6">
        <w:rPr>
          <w:rFonts w:ascii="Times New Roman" w:hAnsi="Times New Roman" w:cs="Times New Roman"/>
          <w:sz w:val="24"/>
          <w:szCs w:val="24"/>
        </w:rPr>
        <w:t xml:space="preserve"> </w:t>
      </w:r>
      <w:r w:rsidR="00903B5B" w:rsidRPr="00C021E6">
        <w:rPr>
          <w:rFonts w:ascii="Times New Roman" w:hAnsi="Times New Roman" w:cs="Times New Roman"/>
          <w:color w:val="000000" w:themeColor="text1"/>
          <w:sz w:val="24"/>
          <w:szCs w:val="24"/>
        </w:rPr>
        <w:t>pixels</w:t>
      </w:r>
      <w:r w:rsidR="008A238A" w:rsidRPr="00C021E6">
        <w:rPr>
          <w:rFonts w:ascii="Times New Roman" w:hAnsi="Times New Roman" w:cs="Times New Roman"/>
          <w:sz w:val="24"/>
          <w:szCs w:val="24"/>
        </w:rPr>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Pr="00C021E6" w:rsidRDefault="005A1CB8" w:rsidP="00AA3E3F">
      <w:pPr>
        <w:rPr>
          <w:rFonts w:ascii="Times New Roman" w:hAnsi="Times New Roman" w:cs="Times New Roman"/>
          <w:sz w:val="24"/>
          <w:szCs w:val="24"/>
        </w:rPr>
      </w:pPr>
      <w:r w:rsidRPr="00C021E6">
        <w:rPr>
          <w:rFonts w:ascii="Times New Roman" w:hAnsi="Times New Roman" w:cs="Times New Roman"/>
          <w:sz w:val="24"/>
          <w:szCs w:val="24"/>
        </w:rPr>
        <w:t>The OIA-DDR dataset provides high-quality diabetic retinopathy</w:t>
      </w:r>
      <w:r w:rsidR="00CD1D60" w:rsidRPr="00C021E6">
        <w:rPr>
          <w:rFonts w:ascii="Times New Roman" w:hAnsi="Times New Roman" w:cs="Times New Roman"/>
          <w:sz w:val="24"/>
          <w:szCs w:val="24"/>
        </w:rPr>
        <w:t xml:space="preserve"> (DR)</w:t>
      </w:r>
      <w:r w:rsidRPr="00C021E6">
        <w:rPr>
          <w:rFonts w:ascii="Times New Roman" w:hAnsi="Times New Roman" w:cs="Times New Roman"/>
          <w:sz w:val="24"/>
          <w:szCs w:val="24"/>
        </w:rPr>
        <w:t xml:space="preserve"> images and annotations. </w:t>
      </w:r>
      <w:r w:rsidR="00EC23FA" w:rsidRPr="00C021E6">
        <w:rPr>
          <w:rFonts w:ascii="Times New Roman" w:hAnsi="Times New Roman" w:cs="Times New Roman"/>
          <w:sz w:val="24"/>
          <w:szCs w:val="24"/>
        </w:rPr>
        <w:t>The grading annotation label</w:t>
      </w:r>
      <w:r w:rsidR="00C322F7" w:rsidRPr="00C021E6">
        <w:rPr>
          <w:rFonts w:ascii="Times New Roman" w:hAnsi="Times New Roman" w:cs="Times New Roman"/>
          <w:sz w:val="24"/>
          <w:szCs w:val="24"/>
        </w:rPr>
        <w:t>s</w:t>
      </w:r>
      <w:r w:rsidR="00EC23FA" w:rsidRPr="00C021E6">
        <w:rPr>
          <w:rFonts w:ascii="Times New Roman" w:hAnsi="Times New Roman" w:cs="Times New Roman"/>
          <w:sz w:val="24"/>
          <w:szCs w:val="24"/>
        </w:rPr>
        <w:t xml:space="preserve"> the images to six classes: no DR, mild</w:t>
      </w:r>
      <w:r w:rsidR="000012F7" w:rsidRPr="00C021E6">
        <w:rPr>
          <w:rFonts w:ascii="Times New Roman" w:hAnsi="Times New Roman" w:cs="Times New Roman"/>
          <w:sz w:val="24"/>
          <w:szCs w:val="24"/>
        </w:rPr>
        <w:t xml:space="preserve">, </w:t>
      </w:r>
      <w:r w:rsidR="00EC23FA" w:rsidRPr="00C021E6">
        <w:rPr>
          <w:rFonts w:ascii="Times New Roman" w:hAnsi="Times New Roman" w:cs="Times New Roman"/>
          <w:sz w:val="24"/>
          <w:szCs w:val="24"/>
        </w:rPr>
        <w:t>moderate</w:t>
      </w:r>
      <w:r w:rsidR="000012F7" w:rsidRPr="00C021E6">
        <w:rPr>
          <w:rFonts w:ascii="Times New Roman" w:hAnsi="Times New Roman" w:cs="Times New Roman"/>
          <w:sz w:val="24"/>
          <w:szCs w:val="24"/>
        </w:rPr>
        <w:t xml:space="preserve">, </w:t>
      </w:r>
      <w:r w:rsidR="00EC23FA" w:rsidRPr="00C021E6">
        <w:rPr>
          <w:rFonts w:ascii="Times New Roman" w:hAnsi="Times New Roman" w:cs="Times New Roman"/>
          <w:sz w:val="24"/>
          <w:szCs w:val="24"/>
        </w:rPr>
        <w:t>severe, proliferativ</w:t>
      </w:r>
      <w:r w:rsidR="000012F7" w:rsidRPr="00C021E6">
        <w:rPr>
          <w:rFonts w:ascii="Times New Roman" w:hAnsi="Times New Roman" w:cs="Times New Roman"/>
          <w:sz w:val="24"/>
          <w:szCs w:val="24"/>
        </w:rPr>
        <w:t>e</w:t>
      </w:r>
      <w:r w:rsidR="00EC23FA" w:rsidRPr="00C021E6">
        <w:rPr>
          <w:rFonts w:ascii="Times New Roman" w:hAnsi="Times New Roman" w:cs="Times New Roman"/>
          <w:sz w:val="24"/>
          <w:szCs w:val="24"/>
        </w:rPr>
        <w:t xml:space="preserve">, and ungradable. In this project, we </w:t>
      </w:r>
      <w:r w:rsidR="006A0EC2" w:rsidRPr="00C021E6">
        <w:rPr>
          <w:rFonts w:ascii="Times New Roman" w:hAnsi="Times New Roman" w:cs="Times New Roman"/>
          <w:sz w:val="24"/>
          <w:szCs w:val="24"/>
        </w:rPr>
        <w:t>neglect images from the ‘ungradable’</w:t>
      </w:r>
      <w:r w:rsidR="00054249" w:rsidRPr="00C021E6">
        <w:rPr>
          <w:rFonts w:ascii="Times New Roman" w:hAnsi="Times New Roman" w:cs="Times New Roman"/>
          <w:sz w:val="24"/>
          <w:szCs w:val="24"/>
        </w:rPr>
        <w:t xml:space="preserve"> </w:t>
      </w:r>
      <w:r w:rsidR="00290DB1" w:rsidRPr="00C021E6">
        <w:rPr>
          <w:rFonts w:ascii="Times New Roman" w:hAnsi="Times New Roman" w:cs="Times New Roman"/>
          <w:sz w:val="24"/>
          <w:szCs w:val="24"/>
        </w:rPr>
        <w:t>class</w:t>
      </w:r>
      <w:r w:rsidR="006A0EC2" w:rsidRPr="00C021E6">
        <w:rPr>
          <w:rFonts w:ascii="Times New Roman" w:hAnsi="Times New Roman" w:cs="Times New Roman"/>
          <w:sz w:val="24"/>
          <w:szCs w:val="24"/>
        </w:rPr>
        <w:t xml:space="preserve">, using </w:t>
      </w:r>
      <w:r w:rsidR="00054249" w:rsidRPr="00C021E6">
        <w:rPr>
          <w:rFonts w:ascii="Times New Roman" w:hAnsi="Times New Roman" w:cs="Times New Roman"/>
          <w:sz w:val="24"/>
          <w:szCs w:val="24"/>
        </w:rPr>
        <w:t xml:space="preserve">6266 images from ‘no DR’ </w:t>
      </w:r>
      <w:r w:rsidR="00290DB1" w:rsidRPr="00C021E6">
        <w:rPr>
          <w:rFonts w:ascii="Times New Roman" w:hAnsi="Times New Roman" w:cs="Times New Roman"/>
          <w:sz w:val="24"/>
          <w:szCs w:val="24"/>
        </w:rPr>
        <w:t>class</w:t>
      </w:r>
      <w:r w:rsidR="00054249" w:rsidRPr="00C021E6">
        <w:rPr>
          <w:rFonts w:ascii="Times New Roman" w:hAnsi="Times New Roman" w:cs="Times New Roman"/>
          <w:sz w:val="24"/>
          <w:szCs w:val="24"/>
        </w:rPr>
        <w:t xml:space="preserve"> as healthy samples and 6256 images from the rest 4 </w:t>
      </w:r>
      <w:r w:rsidR="00290DB1" w:rsidRPr="00C021E6">
        <w:rPr>
          <w:rFonts w:ascii="Times New Roman" w:hAnsi="Times New Roman" w:cs="Times New Roman"/>
          <w:sz w:val="24"/>
          <w:szCs w:val="24"/>
        </w:rPr>
        <w:t>classe</w:t>
      </w:r>
      <w:r w:rsidR="00054249" w:rsidRPr="00C021E6">
        <w:rPr>
          <w:rFonts w:ascii="Times New Roman" w:hAnsi="Times New Roman" w:cs="Times New Roman"/>
          <w:sz w:val="24"/>
          <w:szCs w:val="24"/>
        </w:rPr>
        <w:t>s as DR samples.</w:t>
      </w:r>
    </w:p>
    <w:p w:rsidR="001D3FAD" w:rsidRPr="00C021E6" w:rsidRDefault="0082414C" w:rsidP="00AA3E3F">
      <w:pPr>
        <w:rPr>
          <w:rFonts w:ascii="Times New Roman" w:hAnsi="Times New Roman" w:cs="Times New Roman"/>
          <w:sz w:val="24"/>
          <w:szCs w:val="24"/>
        </w:rPr>
      </w:pPr>
      <w:r w:rsidRPr="00C021E6">
        <w:rPr>
          <w:rFonts w:ascii="Times New Roman" w:hAnsi="Times New Roman" w:cs="Times New Roman"/>
          <w:sz w:val="24"/>
          <w:szCs w:val="24"/>
        </w:rPr>
        <w:t xml:space="preserve">Images in this dataset </w:t>
      </w:r>
      <w:r w:rsidR="00A57651" w:rsidRPr="00C021E6">
        <w:rPr>
          <w:rFonts w:ascii="Times New Roman" w:hAnsi="Times New Roman" w:cs="Times New Roman"/>
          <w:sz w:val="24"/>
          <w:szCs w:val="24"/>
        </w:rPr>
        <w:t>are in</w:t>
      </w:r>
      <w:r w:rsidRPr="00C021E6">
        <w:rPr>
          <w:rFonts w:ascii="Times New Roman" w:hAnsi="Times New Roman" w:cs="Times New Roman"/>
          <w:sz w:val="24"/>
          <w:szCs w:val="24"/>
        </w:rPr>
        <w:t xml:space="preserve"> different sizes </w:t>
      </w:r>
      <w:r w:rsidR="00F2454B" w:rsidRPr="00C021E6">
        <w:rPr>
          <w:rFonts w:ascii="Times New Roman" w:hAnsi="Times New Roman" w:cs="Times New Roman"/>
          <w:sz w:val="24"/>
          <w:szCs w:val="24"/>
        </w:rPr>
        <w:t xml:space="preserve">and qualities. </w:t>
      </w:r>
      <w:r w:rsidR="005A1CB8" w:rsidRPr="00C021E6">
        <w:rPr>
          <w:rFonts w:ascii="Times New Roman" w:hAnsi="Times New Roman" w:cs="Times New Roman"/>
          <w:sz w:val="24"/>
          <w:szCs w:val="24"/>
        </w:rPr>
        <w:t>We preprocess the images using the methods from public kernels on Kaggle, crop and resize the</w:t>
      </w:r>
      <w:r w:rsidR="005A1CB8" w:rsidRPr="00C021E6">
        <w:rPr>
          <w:rFonts w:ascii="Times New Roman" w:hAnsi="Times New Roman" w:cs="Times New Roman"/>
          <w:color w:val="000000" w:themeColor="text1"/>
          <w:sz w:val="24"/>
          <w:szCs w:val="24"/>
        </w:rPr>
        <w:t xml:space="preserve">m to </w:t>
      </w:r>
      <w:r w:rsidR="001D3FAD" w:rsidRPr="00C021E6">
        <w:rPr>
          <w:rFonts w:ascii="Times New Roman" w:hAnsi="Times New Roman" w:cs="Times New Roman"/>
          <w:color w:val="000000" w:themeColor="text1"/>
          <w:sz w:val="24"/>
          <w:szCs w:val="24"/>
        </w:rPr>
        <w:t>224</w:t>
      </w:r>
      <w:r w:rsidR="00CF24E0" w:rsidRPr="00C021E6">
        <w:rPr>
          <w:rFonts w:ascii="Times New Roman" w:hAnsi="Times New Roman" w:cs="Times New Roman"/>
          <w:color w:val="000000" w:themeColor="text1"/>
          <w:sz w:val="24"/>
          <w:szCs w:val="24"/>
        </w:rPr>
        <w:t>x</w:t>
      </w:r>
      <w:r w:rsidR="001D3FAD" w:rsidRPr="00C021E6">
        <w:rPr>
          <w:rFonts w:ascii="Times New Roman" w:hAnsi="Times New Roman" w:cs="Times New Roman"/>
          <w:color w:val="000000" w:themeColor="text1"/>
          <w:sz w:val="24"/>
          <w:szCs w:val="24"/>
        </w:rPr>
        <w:t>224</w:t>
      </w:r>
      <w:r w:rsidR="007F44C9" w:rsidRPr="00C021E6">
        <w:rPr>
          <w:rFonts w:ascii="Times New Roman" w:hAnsi="Times New Roman" w:cs="Times New Roman"/>
          <w:color w:val="000000" w:themeColor="text1"/>
          <w:sz w:val="24"/>
          <w:szCs w:val="24"/>
        </w:rPr>
        <w:t xml:space="preserve"> pixels</w:t>
      </w:r>
      <w:r w:rsidR="005A1CB8" w:rsidRPr="00C021E6">
        <w:rPr>
          <w:rFonts w:ascii="Times New Roman" w:hAnsi="Times New Roman" w:cs="Times New Roman"/>
          <w:color w:val="000000" w:themeColor="text1"/>
          <w:sz w:val="24"/>
          <w:szCs w:val="24"/>
        </w:rPr>
        <w:t xml:space="preserve">. </w:t>
      </w:r>
      <w:r w:rsidR="005538AB" w:rsidRPr="00C021E6">
        <w:rPr>
          <w:rFonts w:ascii="Times New Roman" w:hAnsi="Times New Roman" w:cs="Times New Roman"/>
          <w:sz w:val="24"/>
          <w:szCs w:val="24"/>
        </w:rPr>
        <w:t>(</w:t>
      </w:r>
      <w:hyperlink r:id="rId8" w:history="1">
        <w:r w:rsidR="005538AB" w:rsidRPr="00C021E6">
          <w:rPr>
            <w:rStyle w:val="af5"/>
            <w:rFonts w:ascii="Times New Roman" w:hAnsi="Times New Roman" w:cs="Times New Roman"/>
            <w:sz w:val="24"/>
            <w:szCs w:val="24"/>
          </w:rPr>
          <w:t>https://www.kaggle.com/ratthachat/aptos-eye-preprocessing-in-diabetic-retinopathy</w:t>
        </w:r>
      </w:hyperlink>
      <w:r w:rsidR="005538AB" w:rsidRPr="00C021E6">
        <w:rPr>
          <w:rFonts w:ascii="Times New Roman" w:hAnsi="Times New Roman" w:cs="Times New Roman"/>
          <w:sz w:val="24"/>
          <w:szCs w:val="24"/>
        </w:rPr>
        <w:t>)</w:t>
      </w:r>
      <w:r w:rsidR="001D3FAD" w:rsidRPr="00C021E6">
        <w:rPr>
          <w:rFonts w:ascii="Times New Roman" w:hAnsi="Times New Roman" w:cs="Times New Roman"/>
          <w:sz w:val="24"/>
          <w:szCs w:val="24"/>
        </w:rPr>
        <w:t xml:space="preserve"> (</w:t>
      </w:r>
      <w:hyperlink r:id="rId9" w:history="1">
        <w:r w:rsidR="00AB1EE0" w:rsidRPr="00C021E6">
          <w:rPr>
            <w:rStyle w:val="af5"/>
            <w:rFonts w:ascii="Times New Roman" w:hAnsi="Times New Roman" w:cs="Times New Roman"/>
            <w:sz w:val="24"/>
            <w:szCs w:val="24"/>
          </w:rPr>
          <w:t>https://www.kaggle.com/titericz/circle-to-rectagle-preprocessing-1</w:t>
        </w:r>
      </w:hyperlink>
      <w:r w:rsidR="001D3FAD" w:rsidRPr="00C021E6">
        <w:rPr>
          <w:rFonts w:ascii="Times New Roman" w:hAnsi="Times New Roman" w:cs="Times New Roman"/>
          <w:sz w:val="24"/>
          <w:szCs w:val="24"/>
        </w:rPr>
        <w:t>)</w:t>
      </w:r>
    </w:p>
    <w:p w:rsidR="00D939F6" w:rsidRDefault="00D939F6" w:rsidP="00AA3E3F">
      <w:r w:rsidRPr="00C021E6">
        <w:rPr>
          <w:rFonts w:ascii="Times New Roman" w:hAnsi="Times New Roman" w:cs="Times New Roman"/>
          <w:sz w:val="24"/>
          <w:szCs w:val="24"/>
        </w:rPr>
        <w:t xml:space="preserve">In our implementation, we select 10000 balanced samples and divide it </w:t>
      </w:r>
      <w:r w:rsidR="00EB5BD1" w:rsidRPr="00C021E6">
        <w:rPr>
          <w:rFonts w:ascii="Times New Roman" w:hAnsi="Times New Roman" w:cs="Times New Roman"/>
          <w:sz w:val="24"/>
          <w:szCs w:val="24"/>
        </w:rPr>
        <w:t>to</w:t>
      </w:r>
      <w:r w:rsidRPr="00C021E6">
        <w:rPr>
          <w:rFonts w:ascii="Times New Roman" w:hAnsi="Times New Roman" w:cs="Times New Roman"/>
          <w:sz w:val="24"/>
          <w:szCs w:val="24"/>
        </w:rPr>
        <w:t xml:space="preserve"> </w:t>
      </w:r>
      <w:r w:rsidR="00153B6B" w:rsidRPr="00C021E6">
        <w:rPr>
          <w:rFonts w:ascii="Times New Roman" w:hAnsi="Times New Roman" w:cs="Times New Roman"/>
          <w:sz w:val="24"/>
          <w:szCs w:val="24"/>
        </w:rPr>
        <w:t xml:space="preserve">slightly </w:t>
      </w:r>
      <w:r w:rsidRPr="00C021E6">
        <w:rPr>
          <w:rFonts w:ascii="Times New Roman" w:hAnsi="Times New Roman" w:cs="Times New Roman"/>
          <w:sz w:val="24"/>
          <w:szCs w:val="24"/>
        </w:rPr>
        <w:t>non-IID federate training set. The rest 2521 samples are used for testing.</w:t>
      </w:r>
      <w:r w:rsidR="001F481A" w:rsidRPr="00C021E6">
        <w:rPr>
          <w:rFonts w:ascii="Times New Roman" w:hAnsi="Times New Roman" w:cs="Times New Roman"/>
          <w:sz w:val="24"/>
          <w:szCs w:val="24"/>
        </w:rPr>
        <w:t xml:space="preserve"> </w:t>
      </w:r>
      <w:r w:rsidR="005323AD" w:rsidRPr="00C021E6">
        <w:rPr>
          <w:rFonts w:ascii="Times New Roman" w:hAnsi="Times New Roman" w:cs="Times New Roman"/>
          <w:sz w:val="24"/>
          <w:szCs w:val="24"/>
        </w:rPr>
        <w:t xml:space="preserve">An </w:t>
      </w:r>
      <w:r w:rsidR="001F481A" w:rsidRPr="00C021E6">
        <w:rPr>
          <w:rFonts w:ascii="Times New Roman" w:hAnsi="Times New Roman" w:cs="Times New Roman"/>
          <w:sz w:val="24"/>
          <w:szCs w:val="24"/>
        </w:rPr>
        <w:t>IID version of training is also tested.</w:t>
      </w:r>
    </w:p>
    <w:p w:rsidR="005813C5" w:rsidRDefault="006E2BA7" w:rsidP="000E2CF3">
      <w:pPr>
        <w:jc w:val="center"/>
      </w:pPr>
      <w:r>
        <w:rPr>
          <w:noProof/>
        </w:rPr>
        <w:drawing>
          <wp:inline distT="0" distB="0" distL="0" distR="0">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00EF1258" w:rsidRPr="00EF1258">
        <w:rPr>
          <w:noProof/>
        </w:rPr>
        <w:t xml:space="preserve"> </w:t>
      </w:r>
      <w:r w:rsidR="00AD2143">
        <w:rPr>
          <w:noProof/>
        </w:rPr>
        <w:drawing>
          <wp:inline distT="0" distB="0" distL="0" distR="0">
            <wp:extent cx="2204720" cy="1387587"/>
            <wp:effectExtent l="0" t="0" r="5080" b="0"/>
            <wp:docPr id="1" name="图片 1"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rsidR="00197098" w:rsidRPr="00205F63" w:rsidRDefault="005813C5" w:rsidP="000E2CF3">
      <w:pPr>
        <w:jc w:val="center"/>
      </w:pPr>
      <w:r w:rsidRPr="00205F63">
        <w:t xml:space="preserve">Figure </w:t>
      </w:r>
      <w:r w:rsidR="00197098" w:rsidRPr="00205F63">
        <w:t>1</w:t>
      </w:r>
      <w:r w:rsidR="004C71BD" w:rsidRPr="00205F63">
        <w:t xml:space="preserve"> </w:t>
      </w:r>
    </w:p>
    <w:p w:rsidR="005813C5" w:rsidRPr="00205F63" w:rsidRDefault="00197098" w:rsidP="000E2CF3">
      <w:pPr>
        <w:jc w:val="center"/>
        <w:rPr>
          <w:sz w:val="18"/>
          <w:szCs w:val="18"/>
        </w:rPr>
      </w:pPr>
      <w:r w:rsidRPr="00205F63">
        <w:rPr>
          <w:sz w:val="18"/>
          <w:szCs w:val="18"/>
        </w:rPr>
        <w:t xml:space="preserve">Left: Samples in OIA-DDR dataset. Right: Sample distribution in non-IID training set. </w:t>
      </w:r>
    </w:p>
    <w:p w:rsidR="00557610" w:rsidRPr="009F59C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w:t>
      </w:r>
      <w:r w:rsidR="00E90CBF">
        <w:t>categories</w:t>
      </w:r>
      <w:r>
        <w:t xml:space="preserve">. The model is provided by </w:t>
      </w:r>
      <w:r w:rsidRPr="00D225A4">
        <w:t xml:space="preserve">Mattias </w:t>
      </w:r>
      <w:r w:rsidRPr="00D225A4">
        <w:rPr>
          <w:rFonts w:hint="eastAsia"/>
        </w:rPr>
        <w:t>Å</w:t>
      </w:r>
      <w:r w:rsidRPr="00D225A4">
        <w:t>kesson</w:t>
      </w:r>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categorical cross</w:t>
      </w:r>
      <w:r w:rsidR="002B5CA5">
        <w:t>-</w:t>
      </w:r>
      <w:r w:rsidR="00AC334C" w:rsidRPr="00AC334C">
        <w:t>entropy</w:t>
      </w:r>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w:t>
      </w:r>
      <w:r w:rsidR="005F2739">
        <w:rPr>
          <w:color w:val="000000" w:themeColor="text1"/>
        </w:rPr>
        <w:t>categories</w:t>
      </w:r>
      <w:r w:rsidRPr="0054350E">
        <w:rPr>
          <w:color w:val="000000" w:themeColor="text1"/>
        </w:rPr>
        <w:t xml:space="preserve">.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 xml:space="preserve">We </w:t>
      </w:r>
      <w:r w:rsidR="009029E5">
        <w:rPr>
          <w:color w:val="000000" w:themeColor="text1"/>
        </w:rPr>
        <w:t>apply</w:t>
      </w:r>
      <w:r w:rsidR="007A2BF0" w:rsidRPr="0054350E">
        <w:rPr>
          <w:color w:val="000000" w:themeColor="text1"/>
        </w:rPr>
        <w:t xml:space="preserve"> ADAM</w:t>
      </w:r>
      <w:r w:rsidR="00824180">
        <w:rPr>
          <w:color w:val="000000" w:themeColor="text1"/>
        </w:rPr>
        <w:t xml:space="preserve"> </w:t>
      </w:r>
      <w:r w:rsidR="00B67A8C">
        <w:rPr>
          <w:color w:val="000000" w:themeColor="text1"/>
        </w:rPr>
        <w:lastRenderedPageBreak/>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B22EFF">
        <w:rPr>
          <w:color w:val="000000" w:themeColor="text1"/>
        </w:rPr>
        <w:t xml:space="preserve"> or round</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cross</w:t>
      </w:r>
      <w:r w:rsidR="002B5CA5">
        <w:rPr>
          <w:color w:val="000000" w:themeColor="text1"/>
        </w:rPr>
        <w:t>-</w:t>
      </w:r>
      <w:r w:rsidR="00282309" w:rsidRPr="0054350E">
        <w:rPr>
          <w:color w:val="000000" w:themeColor="text1"/>
        </w:rPr>
        <w:t xml:space="preserve">entropy. </w:t>
      </w:r>
    </w:p>
    <w:p w:rsidR="003C1375" w:rsidRPr="0054350E" w:rsidRDefault="0098485D" w:rsidP="003C1375">
      <w:pPr>
        <w:jc w:val="center"/>
        <w:rPr>
          <w:color w:val="000000" w:themeColor="text1"/>
        </w:rPr>
      </w:pPr>
      <w:r>
        <w:rPr>
          <w:color w:val="000000" w:themeColor="text1"/>
        </w:rPr>
        <w:t>l</w:t>
      </w:r>
      <w:r w:rsidR="003C1375">
        <w:rPr>
          <w:color w:val="000000" w:themeColor="text1"/>
        </w:rPr>
        <w:t>earning</w:t>
      </w:r>
      <w:r>
        <w:rPr>
          <w:color w:val="000000" w:themeColor="text1"/>
        </w:rPr>
        <w:t>_</w:t>
      </w:r>
      <w:r w:rsidR="003C1375">
        <w:rPr>
          <w:color w:val="000000" w:themeColor="text1"/>
        </w:rPr>
        <w:t xml:space="preserve">rate = </w:t>
      </w:r>
      <w:r w:rsidR="003C1375" w:rsidRPr="0054350E">
        <w:rPr>
          <w:color w:val="000000" w:themeColor="text1"/>
        </w:rPr>
        <w:t>1e-4</w:t>
      </w:r>
      <w:r w:rsidR="003C1375">
        <w:rPr>
          <w:color w:val="000000" w:themeColor="text1"/>
        </w:rPr>
        <w:t>/(1+0.05*epoch_number)</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t>O</w:t>
      </w:r>
      <w:r w:rsidR="00E007DF">
        <w:t xml:space="preserve">ne central node and several </w:t>
      </w:r>
      <w:r w:rsidR="005D56C7">
        <w:t>client</w:t>
      </w:r>
      <w:r w:rsidR="00E007DF">
        <w:t xml:space="preserve"> nodes </w:t>
      </w:r>
      <w:r w:rsidR="00427087">
        <w:t xml:space="preserve">are </w:t>
      </w:r>
      <w:r w:rsidR="00E007DF">
        <w:t>involved</w:t>
      </w:r>
      <w:r w:rsidR="00AE606E">
        <w:t xml:space="preserve"> in this simulation system</w:t>
      </w:r>
      <w:r w:rsidR="00E007DF">
        <w:t>.</w:t>
      </w:r>
      <w:r w:rsidR="002A6D51">
        <w:t xml:space="preserve"> </w:t>
      </w:r>
      <w:r>
        <w:t xml:space="preserve">We assume no data or nodes will be dropped out </w:t>
      </w:r>
      <w:r w:rsidR="00465D54">
        <w:t xml:space="preserve">from </w:t>
      </w:r>
      <w:r>
        <w:t xml:space="preserve">or added </w:t>
      </w:r>
      <w:r w:rsidR="00474D1F">
        <w:t>into</w:t>
      </w:r>
      <w:r w:rsidR="00465D54">
        <w:t xml:space="preserve"> </w:t>
      </w:r>
      <w:r>
        <w:t>the system during the entire training process.</w:t>
      </w:r>
      <w:r w:rsidR="00605800">
        <w:t xml:space="preserve"> </w:t>
      </w:r>
    </w:p>
    <w:p w:rsidR="0024128C" w:rsidRDefault="0024128C" w:rsidP="00083ACD">
      <w:r>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size</w:t>
      </w:r>
      <w:r w:rsidR="006717CA">
        <w:t xml:space="preserve"> of the node</w:t>
      </w:r>
      <w:r w:rsidR="000D5C33">
        <w:t xml:space="preserve">. Each </w:t>
      </w:r>
      <w:r w:rsidR="00BC0A28">
        <w:t>global round</w:t>
      </w:r>
      <w:r w:rsidR="000D5C33">
        <w:t xml:space="preserve"> consists of the following basic actions:</w:t>
      </w:r>
    </w:p>
    <w:p w:rsidR="000D5C33" w:rsidRDefault="005D56C7" w:rsidP="000D5C33">
      <w:pPr>
        <w:pStyle w:val="af4"/>
        <w:numPr>
          <w:ilvl w:val="0"/>
          <w:numId w:val="3"/>
        </w:numPr>
        <w:ind w:firstLineChars="0"/>
      </w:pPr>
      <w:r>
        <w:rPr>
          <w:rFonts w:hint="eastAsia"/>
        </w:rPr>
        <w:t>Client</w:t>
      </w:r>
      <w:r w:rsidR="000D5C33">
        <w:t xml:space="preserve"> nodes load weight from the central node,</w:t>
      </w:r>
    </w:p>
    <w:p w:rsidR="000D5C33" w:rsidRDefault="005D56C7" w:rsidP="000D5C33">
      <w:pPr>
        <w:pStyle w:val="af4"/>
        <w:numPr>
          <w:ilvl w:val="0"/>
          <w:numId w:val="3"/>
        </w:numPr>
        <w:ind w:firstLineChars="0"/>
      </w:pPr>
      <w:r>
        <w:t>Client</w:t>
      </w:r>
      <w:r w:rsidR="000D5C33">
        <w:t xml:space="preserve"> nodes train</w:t>
      </w:r>
      <w:r w:rsidR="00E63F08">
        <w:t xml:space="preserve"> the model over their local data</w:t>
      </w:r>
      <w:r w:rsidR="0081538F">
        <w:t xml:space="preserve"> and save the </w:t>
      </w:r>
      <w:r w:rsidR="006C5516">
        <w:t>history</w:t>
      </w:r>
      <w:r w:rsidR="000D5C33">
        <w:t>,</w:t>
      </w:r>
    </w:p>
    <w:p w:rsidR="000D5C33" w:rsidRDefault="005D56C7" w:rsidP="000D5C33">
      <w:pPr>
        <w:pStyle w:val="af4"/>
        <w:numPr>
          <w:ilvl w:val="0"/>
          <w:numId w:val="3"/>
        </w:numPr>
        <w:ind w:firstLineChars="0"/>
      </w:pPr>
      <w:r>
        <w:t>Client</w:t>
      </w:r>
      <w:r w:rsidR="000D5C33">
        <w:t xml:space="preserve">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scenario</w:t>
      </w:r>
      <w:r w:rsidR="009359A8">
        <w:t xml:space="preserve"> testing</w:t>
      </w:r>
      <w:r>
        <w:t xml:space="preserve">, we test the system with </w:t>
      </w:r>
      <w:r w:rsidR="00DB7251">
        <w:t>various</w:t>
      </w:r>
      <w:r>
        <w:t xml:space="preserve"> </w:t>
      </w:r>
      <w:r w:rsidR="00B22166">
        <w:t xml:space="preserve">sizes of </w:t>
      </w:r>
      <w:r>
        <w:t xml:space="preserve">dataset and </w:t>
      </w:r>
      <w:r w:rsidR="00574CC7">
        <w:t>various</w:t>
      </w:r>
      <w:r>
        <w:t xml:space="preserve"> </w:t>
      </w:r>
      <w:r w:rsidR="00574CC7">
        <w:t xml:space="preserve">IID or </w:t>
      </w:r>
      <w:r>
        <w:t>non</w:t>
      </w:r>
      <w:r>
        <w:rPr>
          <w:rFonts w:hint="eastAsia"/>
        </w:rPr>
        <w:t>-IID</w:t>
      </w:r>
      <w:r>
        <w:t xml:space="preserve"> </w:t>
      </w:r>
      <w:r>
        <w:rPr>
          <w:rFonts w:hint="eastAsia"/>
        </w:rPr>
        <w:t>classes</w:t>
      </w:r>
      <w:r w:rsidRPr="00A720B1">
        <w:rPr>
          <w:color w:val="ED7D31" w:themeColor="accent2"/>
        </w:rPr>
        <w:t>.</w:t>
      </w:r>
      <w:r>
        <w:t xml:space="preserve"> </w:t>
      </w:r>
      <w:r w:rsidR="001929B1" w:rsidRPr="00F13F5D">
        <w:t xml:space="preserve">Figure </w:t>
      </w:r>
      <w:r w:rsidR="00D2444C" w:rsidRPr="00F13F5D">
        <w:t>2</w:t>
      </w:r>
      <w:r w:rsidR="001929B1" w:rsidRPr="00F13F5D">
        <w:t xml:space="preserve"> </w:t>
      </w:r>
      <w:r w:rsidR="001929B1">
        <w:t>compare</w:t>
      </w:r>
      <w:r w:rsidR="002343AE">
        <w:t>s</w:t>
      </w:r>
      <w:r w:rsidR="000B530D" w:rsidRPr="00083383">
        <w:t xml:space="preserve"> centralized and federated learning</w:t>
      </w:r>
      <w:r w:rsidR="001929B1">
        <w:t>’s behavior with</w:t>
      </w:r>
      <w:r w:rsidR="000B530D" w:rsidRPr="00083383">
        <w:t xml:space="preserve"> </w:t>
      </w:r>
      <w:r w:rsidR="00DA6E9B">
        <w:t>various</w:t>
      </w:r>
      <w:r w:rsidR="000B530D" w:rsidRPr="00083383">
        <w:t xml:space="preserve"> </w:t>
      </w:r>
      <w:r w:rsidR="00331922" w:rsidRPr="00083383">
        <w:t>size</w:t>
      </w:r>
      <w:r w:rsidR="000B29C2">
        <w:t>s</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09599C">
        <w:t>acting</w:t>
      </w:r>
      <w:r w:rsidR="00B157D0">
        <w:t xml:space="preserve"> at slower speed than the centralized learning.</w:t>
      </w:r>
    </w:p>
    <w:p w:rsidR="00B00BFE" w:rsidRDefault="00B35EBF" w:rsidP="00357ACD">
      <w:pPr>
        <w:jc w:val="center"/>
      </w:pPr>
      <w:r>
        <w:rPr>
          <w:noProof/>
        </w:rPr>
        <w:lastRenderedPageBreak/>
        <w:drawing>
          <wp:inline distT="0" distB="0" distL="0" distR="0">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0002709D" w:rsidRPr="0002709D">
        <w:t xml:space="preserve"> </w:t>
      </w:r>
      <w:r>
        <w:rPr>
          <w:noProof/>
        </w:rPr>
        <w:drawing>
          <wp:inline distT="0" distB="0" distL="0" distR="0">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rsidR="001C233D" w:rsidRDefault="001C233D" w:rsidP="00357ACD">
      <w:pPr>
        <w:jc w:val="center"/>
      </w:pPr>
      <w:r>
        <w:t>Figure</w:t>
      </w:r>
      <w:r w:rsidR="00F46AD4">
        <w:t xml:space="preserve"> </w:t>
      </w:r>
      <w:r w:rsidR="00D2444C">
        <w:t>2</w:t>
      </w:r>
    </w:p>
    <w:p w:rsidR="00BB7CDA" w:rsidRPr="00205F63" w:rsidRDefault="00893C26" w:rsidP="00357ACD">
      <w:pPr>
        <w:jc w:val="center"/>
        <w:rPr>
          <w:sz w:val="18"/>
          <w:szCs w:val="18"/>
        </w:rPr>
      </w:pPr>
      <w:r w:rsidRPr="00205F63">
        <w:rPr>
          <w:sz w:val="18"/>
          <w:szCs w:val="18"/>
        </w:rPr>
        <w:t xml:space="preserve">Test </w:t>
      </w:r>
      <w:r w:rsidR="00EF6548" w:rsidRPr="00205F63">
        <w:rPr>
          <w:sz w:val="18"/>
          <w:szCs w:val="18"/>
        </w:rPr>
        <w:t xml:space="preserve">is performed under IID </w:t>
      </w:r>
      <w:r w:rsidR="0062102C">
        <w:rPr>
          <w:sz w:val="18"/>
          <w:szCs w:val="18"/>
        </w:rPr>
        <w:t>circumstance</w:t>
      </w:r>
      <w:r w:rsidR="00C10B25">
        <w:rPr>
          <w:sz w:val="18"/>
          <w:szCs w:val="18"/>
        </w:rPr>
        <w:t xml:space="preserve"> for 500 epochs</w:t>
      </w:r>
      <w:r w:rsidR="0062102C">
        <w:rPr>
          <w:sz w:val="18"/>
          <w:szCs w:val="18"/>
        </w:rPr>
        <w:t xml:space="preserve"> </w:t>
      </w:r>
      <w:r w:rsidR="00EF6548" w:rsidRPr="00205F63">
        <w:rPr>
          <w:sz w:val="18"/>
          <w:szCs w:val="18"/>
        </w:rPr>
        <w:t xml:space="preserve">and </w:t>
      </w:r>
      <w:r w:rsidR="0018585C">
        <w:rPr>
          <w:sz w:val="18"/>
          <w:szCs w:val="18"/>
        </w:rPr>
        <w:t>Manipulations are</w:t>
      </w:r>
      <w:r w:rsidR="00EF6548" w:rsidRPr="00205F63">
        <w:rPr>
          <w:sz w:val="18"/>
          <w:szCs w:val="18"/>
        </w:rPr>
        <w:t xml:space="preserve"> implemented on windowed accuracy and loss with window size equals to 21. </w:t>
      </w:r>
      <w:r w:rsidR="00BB7CDA" w:rsidRPr="00205F63">
        <w:rPr>
          <w:rFonts w:hint="eastAsia"/>
          <w:sz w:val="18"/>
          <w:szCs w:val="18"/>
        </w:rPr>
        <w:t>L</w:t>
      </w:r>
      <w:r w:rsidR="00BB7CDA" w:rsidRPr="00205F63">
        <w:rPr>
          <w:sz w:val="18"/>
          <w:szCs w:val="18"/>
        </w:rPr>
        <w:t xml:space="preserve">eft: Accuracy at minimal loss </w:t>
      </w:r>
      <w:r w:rsidR="007947C0" w:rsidRPr="00205F63">
        <w:rPr>
          <w:sz w:val="18"/>
          <w:szCs w:val="18"/>
        </w:rPr>
        <w:t>under various dataset size. Right: Round index at minimal loss under various dataset size</w:t>
      </w:r>
      <w:r w:rsidR="00EF6548" w:rsidRPr="00205F63">
        <w:rPr>
          <w:sz w:val="18"/>
          <w:szCs w:val="18"/>
        </w:rPr>
        <w:t xml:space="preserve">. </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w:t>
      </w:r>
      <w:r w:rsidR="0094695D">
        <w:t xml:space="preserve">but researchers usually </w:t>
      </w:r>
      <w:r w:rsidR="00072260">
        <w:t>identify</w:t>
      </w:r>
      <w:r w:rsidR="0094695D">
        <w:t xml:space="preserve"> it </w:t>
      </w:r>
      <w:r w:rsidR="00FF7697">
        <w:t>by</w:t>
      </w:r>
      <w:r w:rsidR="00072260">
        <w:t xml:space="preserve"> </w:t>
      </w:r>
      <w:r w:rsidR="00FF7697">
        <w:t xml:space="preserve">available </w:t>
      </w:r>
      <w:r w:rsidR="00072260">
        <w:t>class</w:t>
      </w:r>
      <w:r w:rsidR="00FF7697">
        <w:t>es</w:t>
      </w:r>
      <w:r w:rsidR="0094695D">
        <w:t xml:space="preserve"> in </w:t>
      </w:r>
      <w:r w:rsidR="00072260">
        <w:t xml:space="preserve">each node. </w:t>
      </w:r>
      <w:r w:rsidR="0008739F" w:rsidRPr="0068224D">
        <w:t xml:space="preserve">Figure </w:t>
      </w:r>
      <w:r w:rsidR="00261FC1" w:rsidRPr="0068224D">
        <w:t>3</w:t>
      </w:r>
      <w:r w:rsidR="0008739F" w:rsidRPr="0068224D">
        <w:t xml:space="preserve"> </w:t>
      </w:r>
      <w:r w:rsidR="0008739F">
        <w:t>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 xml:space="preserve">ccuracy and speed will decrease </w:t>
      </w:r>
      <w:r w:rsidR="00D40657">
        <w:t>when</w:t>
      </w:r>
      <w:r w:rsidR="00234CAE" w:rsidRPr="005E1D23">
        <w:t xml:space="preserve"> the degree of non-IID increases.</w:t>
      </w:r>
    </w:p>
    <w:p w:rsidR="00571D21" w:rsidRDefault="00CD5C64" w:rsidP="00571D21">
      <w:pPr>
        <w:jc w:val="center"/>
      </w:pPr>
      <w:r>
        <w:rPr>
          <w:noProof/>
          <w:sz w:val="18"/>
          <w:szCs w:val="18"/>
        </w:rPr>
        <w:drawing>
          <wp:inline distT="0" distB="0" distL="0" distR="0">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t xml:space="preserve"> </w:t>
      </w:r>
      <w:r w:rsidR="009245B9">
        <w:rPr>
          <w:noProof/>
          <w:sz w:val="18"/>
          <w:szCs w:val="18"/>
        </w:rPr>
        <w:drawing>
          <wp:inline distT="0" distB="0" distL="0" distR="0">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rsidR="00571D21" w:rsidRDefault="00571D21" w:rsidP="00571D21">
      <w:pPr>
        <w:jc w:val="center"/>
      </w:pPr>
      <w:r w:rsidRPr="00FB272F">
        <w:t>Figure</w:t>
      </w:r>
      <w:r w:rsidR="005E4D84">
        <w:t>3</w:t>
      </w:r>
    </w:p>
    <w:p w:rsidR="005E4D84" w:rsidRPr="00205F63" w:rsidRDefault="005E4D84" w:rsidP="00571D21">
      <w:pPr>
        <w:jc w:val="center"/>
        <w:rPr>
          <w:sz w:val="18"/>
          <w:szCs w:val="18"/>
        </w:rPr>
      </w:pPr>
      <w:r w:rsidRPr="00205F63">
        <w:rPr>
          <w:sz w:val="18"/>
          <w:szCs w:val="18"/>
        </w:rPr>
        <w:t>Test is performed with dataset of size 4000</w:t>
      </w:r>
      <w:r w:rsidR="009A67EB">
        <w:rPr>
          <w:sz w:val="18"/>
          <w:szCs w:val="18"/>
        </w:rPr>
        <w:t xml:space="preserve"> for 500 epochs</w:t>
      </w:r>
      <w:r w:rsidRPr="00205F63">
        <w:rPr>
          <w:sz w:val="18"/>
          <w:szCs w:val="18"/>
        </w:rPr>
        <w:t xml:space="preserve"> and </w:t>
      </w:r>
      <w:r w:rsidR="0018585C">
        <w:rPr>
          <w:sz w:val="18"/>
          <w:szCs w:val="18"/>
        </w:rPr>
        <w:t xml:space="preserve">Manipulations </w:t>
      </w:r>
      <w:r w:rsidRPr="00205F63">
        <w:rPr>
          <w:sz w:val="18"/>
          <w:szCs w:val="18"/>
        </w:rPr>
        <w:t>are implemented on windowed accuracy and loss with window size equals to 21</w:t>
      </w:r>
      <w:r w:rsidR="0057613B" w:rsidRPr="00205F63">
        <w:rPr>
          <w:sz w:val="18"/>
          <w:szCs w:val="18"/>
        </w:rPr>
        <w:t xml:space="preserve">. </w:t>
      </w:r>
      <w:r w:rsidR="00A25E92" w:rsidRPr="00205F63">
        <w:rPr>
          <w:sz w:val="18"/>
          <w:szCs w:val="18"/>
        </w:rPr>
        <w:t xml:space="preserve">Left: </w:t>
      </w:r>
      <w:r w:rsidR="00303DBA" w:rsidRPr="00205F63">
        <w:rPr>
          <w:sz w:val="18"/>
          <w:szCs w:val="18"/>
        </w:rPr>
        <w:t xml:space="preserve">Accuracy at minimal loss under various IID or non-IID </w:t>
      </w:r>
      <w:r w:rsidR="007C4C2D">
        <w:rPr>
          <w:sz w:val="18"/>
          <w:szCs w:val="18"/>
        </w:rPr>
        <w:t>circumstances</w:t>
      </w:r>
      <w:r w:rsidR="00303DBA" w:rsidRPr="00205F63">
        <w:rPr>
          <w:sz w:val="18"/>
          <w:szCs w:val="18"/>
        </w:rPr>
        <w:t xml:space="preserve">. Right: Round index at minimal loss under various IID or non-IID </w:t>
      </w:r>
      <w:r w:rsidR="007C4C2D">
        <w:rPr>
          <w:sz w:val="18"/>
          <w:szCs w:val="18"/>
        </w:rPr>
        <w:t>circumstances</w:t>
      </w:r>
      <w:r w:rsidR="00303DBA" w:rsidRPr="00205F63">
        <w:rPr>
          <w:sz w:val="18"/>
          <w:szCs w:val="18"/>
        </w:rPr>
        <w:t>.</w:t>
      </w:r>
    </w:p>
    <w:p w:rsidR="007845A1" w:rsidRDefault="007845A1" w:rsidP="00083ACD">
      <w:r>
        <w:t xml:space="preserve">We also </w:t>
      </w:r>
      <w:r w:rsidR="003A6BB9">
        <w:t xml:space="preserve">have </w:t>
      </w:r>
      <w:r>
        <w:t>observe</w:t>
      </w:r>
      <w:r w:rsidR="003A6BB9">
        <w:t>d</w:t>
      </w:r>
      <w:r w:rsidR="00354089">
        <w:t xml:space="preserve"> </w:t>
      </w:r>
      <w:r w:rsidR="00442370">
        <w:t xml:space="preserve">a </w:t>
      </w:r>
      <w:r w:rsidR="008333B6">
        <w:t>weird</w:t>
      </w:r>
      <w:r w:rsidR="00354089">
        <w:t xml:space="preserve"> </w:t>
      </w:r>
      <w:r w:rsidR="00170693">
        <w:t>trend</w:t>
      </w:r>
      <w:r w:rsidR="00442370">
        <w:t xml:space="preserve"> when</w:t>
      </w:r>
      <w:r w:rsidR="00354089">
        <w:t xml:space="preserve"> </w:t>
      </w:r>
      <w:r w:rsidR="00442370">
        <w:t>testing between</w:t>
      </w:r>
      <w:r w:rsidR="00354089">
        <w:t xml:space="preserve"> dataset</w:t>
      </w:r>
      <w:r w:rsidR="00BB2A95">
        <w:t xml:space="preserve"> of size 4000 and 40000</w:t>
      </w:r>
      <w:r w:rsidR="00354089">
        <w:t xml:space="preserve"> under 2 class non-IID c</w:t>
      </w:r>
      <w:r w:rsidR="001F6C37">
        <w:t>ircumstances</w:t>
      </w:r>
      <w:r w:rsidR="00354089">
        <w:t xml:space="preserve">. </w:t>
      </w:r>
      <w:r w:rsidR="00807F04">
        <w:t xml:space="preserve">In </w:t>
      </w:r>
      <w:r w:rsidR="008302ED">
        <w:t>other</w:t>
      </w:r>
      <w:r w:rsidR="00807F04">
        <w:t xml:space="preserve"> circumstances, training with larger dataset </w:t>
      </w:r>
      <w:r w:rsidR="00AF4A90">
        <w:t>always</w:t>
      </w:r>
      <w:r w:rsidR="00807F04">
        <w:t xml:space="preserve"> result in higher accuracy</w:t>
      </w:r>
      <w:r w:rsidR="008E7740">
        <w:t>, while in this circumstance the trend is inver</w:t>
      </w:r>
      <w:r w:rsidR="00D444B7">
        <w:t>t</w:t>
      </w:r>
      <w:r w:rsidR="008E7740">
        <w:t>ed.</w:t>
      </w:r>
    </w:p>
    <w:p w:rsidR="007845A1" w:rsidRDefault="00B35EBF" w:rsidP="000D6B55">
      <w:pPr>
        <w:jc w:val="center"/>
      </w:pPr>
      <w:r>
        <w:rPr>
          <w:noProof/>
        </w:rPr>
        <w:lastRenderedPageBreak/>
        <w:drawing>
          <wp:inline distT="0" distB="0" distL="0" distR="0">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rsidR="000D6B55" w:rsidRDefault="000D6B55" w:rsidP="000D6B55">
      <w:pPr>
        <w:jc w:val="center"/>
      </w:pPr>
      <w:r>
        <w:t xml:space="preserve">Figure </w:t>
      </w:r>
      <w:r w:rsidR="002D03ED">
        <w:t>4</w:t>
      </w:r>
    </w:p>
    <w:p w:rsidR="00E21F69" w:rsidRPr="00324819" w:rsidRDefault="00E21F69" w:rsidP="000D6B55">
      <w:pPr>
        <w:jc w:val="center"/>
        <w:rPr>
          <w:sz w:val="18"/>
          <w:szCs w:val="18"/>
        </w:rPr>
      </w:pPr>
      <w:r w:rsidRPr="00324819">
        <w:rPr>
          <w:rFonts w:hint="eastAsia"/>
          <w:sz w:val="18"/>
          <w:szCs w:val="18"/>
        </w:rPr>
        <w:t>T</w:t>
      </w:r>
      <w:r w:rsidRPr="00324819">
        <w:rPr>
          <w:sz w:val="18"/>
          <w:szCs w:val="18"/>
        </w:rPr>
        <w:t xml:space="preserve">est record of training with dataset of size 4000 </w:t>
      </w:r>
      <w:r w:rsidR="00C21F7F">
        <w:rPr>
          <w:sz w:val="18"/>
          <w:szCs w:val="18"/>
        </w:rPr>
        <w:t>and</w:t>
      </w:r>
      <w:r w:rsidRPr="00324819">
        <w:rPr>
          <w:sz w:val="18"/>
          <w:szCs w:val="18"/>
        </w:rPr>
        <w:t xml:space="preserve"> 40000 under 2 class non-IID </w:t>
      </w:r>
      <w:r w:rsidR="00686D57">
        <w:rPr>
          <w:sz w:val="18"/>
          <w:szCs w:val="18"/>
        </w:rPr>
        <w:t>circumstance</w:t>
      </w:r>
      <w:r w:rsidRPr="00324819">
        <w:rPr>
          <w:sz w:val="18"/>
          <w:szCs w:val="18"/>
        </w:rPr>
        <w:t xml:space="preserve">. </w:t>
      </w:r>
      <w:r w:rsidR="0018585C">
        <w:rPr>
          <w:sz w:val="18"/>
          <w:szCs w:val="18"/>
        </w:rPr>
        <w:t xml:space="preserve">Manipulations </w:t>
      </w:r>
      <w:r w:rsidRPr="00324819">
        <w:rPr>
          <w:sz w:val="18"/>
          <w:szCs w:val="18"/>
        </w:rPr>
        <w:t>are implemented on windowed accuracy and loss with window size equals to 21.</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depending on the experiment</w:t>
      </w:r>
      <w:r w:rsidR="00D158FB">
        <w:t>al</w:t>
      </w:r>
      <w:r w:rsidR="000C5F46">
        <w:t xml:space="preserve"> design. </w:t>
      </w:r>
      <w:r w:rsidR="005D56C7">
        <w:t>Client</w:t>
      </w:r>
      <w:r w:rsidR="00F0342D">
        <w:t xml:space="preserve">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476BB0">
        <w:t>by</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074F4A" w:rsidRDefault="00EA2C3C" w:rsidP="00083ACD">
      <w:pPr>
        <w:rPr>
          <w:color w:val="000000" w:themeColor="text1"/>
        </w:rPr>
      </w:pPr>
      <w:r>
        <w:rPr>
          <w:color w:val="000000" w:themeColor="text1"/>
        </w:rPr>
        <w:t>S</w:t>
      </w:r>
      <w:r w:rsidR="00636100" w:rsidRPr="00074F4A">
        <w:rPr>
          <w:color w:val="000000" w:themeColor="text1"/>
        </w:rPr>
        <w:t>cenario</w:t>
      </w:r>
      <w:r w:rsidR="003A722C">
        <w:rPr>
          <w:color w:val="000000" w:themeColor="text1"/>
        </w:rPr>
        <w:t>s are tested</w:t>
      </w:r>
      <w:r w:rsidR="00636100" w:rsidRPr="00074F4A">
        <w:rPr>
          <w:color w:val="000000" w:themeColor="text1"/>
        </w:rPr>
        <w:t xml:space="preserve"> under 2 class, 5 class and IID circumstances with dataset of size 4000</w:t>
      </w:r>
      <w:r w:rsidR="00C1525C">
        <w:rPr>
          <w:color w:val="000000" w:themeColor="text1"/>
        </w:rPr>
        <w:t xml:space="preserve"> (4k dataset)</w:t>
      </w:r>
      <w:r w:rsidR="00636100" w:rsidRPr="00074F4A">
        <w:rPr>
          <w:color w:val="000000" w:themeColor="text1"/>
        </w:rPr>
        <w:t xml:space="preserve"> and under 2 class, 3 class, 5 class and IID circumstances with dataset of size 40000</w:t>
      </w:r>
      <w:r w:rsidR="00C1525C">
        <w:rPr>
          <w:color w:val="000000" w:themeColor="text1"/>
        </w:rPr>
        <w:t xml:space="preserve"> (40k dataset)</w:t>
      </w:r>
      <w:r w:rsidR="00636100" w:rsidRPr="00074F4A">
        <w:rPr>
          <w:color w:val="000000" w:themeColor="text1"/>
        </w:rPr>
        <w:t xml:space="preserve">. </w:t>
      </w:r>
      <w:r w:rsidR="009D08B6">
        <w:rPr>
          <w:color w:val="000000" w:themeColor="text1"/>
        </w:rPr>
        <w:t>Early stopping</w:t>
      </w:r>
      <w:r w:rsidR="00A7173C">
        <w:rPr>
          <w:color w:val="000000" w:themeColor="text1"/>
        </w:rPr>
        <w:t xml:space="preserve"> of 500 rounds </w:t>
      </w:r>
      <w:r w:rsidR="00C76B3F">
        <w:rPr>
          <w:color w:val="000000" w:themeColor="text1"/>
        </w:rPr>
        <w:t>has been</w:t>
      </w:r>
      <w:r w:rsidR="00A7173C">
        <w:rPr>
          <w:color w:val="000000" w:themeColor="text1"/>
        </w:rPr>
        <w:t xml:space="preserve"> applied to </w:t>
      </w:r>
      <w:r w:rsidR="00C1525C">
        <w:rPr>
          <w:color w:val="000000" w:themeColor="text1"/>
        </w:rPr>
        <w:t>testing with 4k dataset.</w:t>
      </w:r>
    </w:p>
    <w:p w:rsidR="00AB5378" w:rsidRPr="00AB5378" w:rsidRDefault="00BE22A2" w:rsidP="00083ACD">
      <w:pPr>
        <w:rPr>
          <w:b/>
          <w:bCs/>
          <w:i/>
          <w:iCs/>
        </w:rPr>
      </w:pPr>
      <w:r>
        <w:rPr>
          <w:b/>
          <w:bCs/>
          <w:i/>
          <w:iCs/>
        </w:rPr>
        <w:t>Model Poisoning</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w:t>
      </w:r>
      <w:r w:rsidR="003B1875">
        <w:t>4k and 40k dataset</w:t>
      </w:r>
      <w:r>
        <w:t xml:space="preserve">.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w:t>
      </w:r>
      <w:r w:rsidR="003B1875">
        <w:t>40k dataset</w:t>
      </w:r>
      <w:r w:rsidR="00315CDC">
        <w:t>.</w:t>
      </w:r>
      <w:r w:rsidR="00B31714">
        <w:t xml:space="preserve"> Other addition tests of </w:t>
      </w:r>
      <w:r w:rsidR="000357E8">
        <w:t>poisoning frequency and poisoning data are performed with 40k dataset under IID condition.</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lastRenderedPageBreak/>
        <w:t>I</w:t>
      </w:r>
      <w:r>
        <w:t xml:space="preserve">n some tests we distribute our data to 10 </w:t>
      </w:r>
      <w:r w:rsidR="005D56C7">
        <w:t>client</w:t>
      </w:r>
      <w:r>
        <w:t xml:space="preserve">s, in other tests to 40 </w:t>
      </w:r>
      <w:r w:rsidR="005D56C7">
        <w:t>client</w:t>
      </w:r>
      <w:r>
        <w:t xml:space="preserve">s. </w:t>
      </w:r>
      <w:r w:rsidR="009655FF">
        <w:t>In this scenario</w:t>
      </w:r>
      <w:r w:rsidR="004406F7">
        <w:t>,</w:t>
      </w:r>
      <w:r w:rsidR="009655FF">
        <w:t xml:space="preserve"> we</w:t>
      </w:r>
      <w:r w:rsidR="00764AAD">
        <w:t xml:space="preserve"> </w:t>
      </w:r>
      <w:r w:rsidR="004406F7">
        <w:t xml:space="preserve">compare the training performance between </w:t>
      </w:r>
      <w:r>
        <w:t xml:space="preserve">10 </w:t>
      </w:r>
      <w:r w:rsidR="005D56C7">
        <w:t>client</w:t>
      </w:r>
      <w:r>
        <w:t xml:space="preserve"> and 40 </w:t>
      </w:r>
      <w:r w:rsidR="005D56C7">
        <w:t>client</w:t>
      </w:r>
      <w:r w:rsidR="003E4806">
        <w:t xml:space="preserve"> cases </w:t>
      </w:r>
      <w:r w:rsidR="00127566">
        <w:t>in</w:t>
      </w:r>
      <w:r w:rsidR="003E4806">
        <w:t xml:space="preserve"> default setting</w:t>
      </w:r>
      <w:r w:rsidR="00A30798">
        <w:t>s</w:t>
      </w:r>
      <w:r w:rsidR="00B6123E">
        <w:t xml:space="preserve">. </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045175">
        <w:t>0</w:t>
      </w:r>
      <w:r w:rsidR="00E81F22">
        <w:t xml:space="preserve">%, 50% </w:t>
      </w:r>
      <w:r w:rsidR="00045175">
        <w:t>and</w:t>
      </w:r>
      <w:r w:rsidR="00E81F22">
        <w:t xml:space="preserve"> </w:t>
      </w:r>
      <w:r w:rsidR="00045175">
        <w:t>80</w:t>
      </w:r>
      <w:r w:rsidR="00E81F22">
        <w:t xml:space="preserve">% </w:t>
      </w:r>
      <w:r w:rsidR="00045175">
        <w:t xml:space="preserve">(with 4k dataset) or 25%, 50% and 75% (with 40k dataset) of </w:t>
      </w:r>
      <w:r w:rsidR="00E81F22">
        <w:t xml:space="preserve">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w:t>
      </w:r>
      <w:r w:rsidR="00045175">
        <w:t xml:space="preserve">of </w:t>
      </w:r>
      <w:r w:rsidR="00E81F22">
        <w:t>nodes delayed</w:t>
      </w:r>
      <w:r w:rsidR="00BA4717">
        <w:t xml:space="preserve"> (with both 4k and 40k dataset)</w:t>
      </w:r>
      <w:r w:rsidR="00E81F22">
        <w:t xml:space="preserve">,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555588" w:rsidRDefault="005C1812" w:rsidP="005C1812">
      <w:pPr>
        <w:tabs>
          <w:tab w:val="num" w:pos="720"/>
        </w:tabs>
        <w:rPr>
          <w:b/>
          <w:bCs/>
          <w:i/>
          <w:iCs/>
        </w:rPr>
      </w:pPr>
      <w:r w:rsidRPr="00555588">
        <w:rPr>
          <w:rFonts w:hint="eastAsia"/>
          <w:b/>
          <w:bCs/>
          <w:i/>
          <w:iCs/>
        </w:rPr>
        <w:t>Share data</w:t>
      </w:r>
      <w:r w:rsidR="00EE0841" w:rsidRPr="00555588">
        <w:rPr>
          <w:b/>
          <w:bCs/>
          <w:i/>
          <w:iCs/>
        </w:rPr>
        <w:t xml:space="preserve"> strategy</w:t>
      </w:r>
    </w:p>
    <w:p w:rsidR="00E56B66" w:rsidRPr="002920E2" w:rsidRDefault="006D38C3" w:rsidP="005C1812">
      <w:pPr>
        <w:tabs>
          <w:tab w:val="num" w:pos="720"/>
        </w:tabs>
        <w:rPr>
          <w:rFonts w:ascii="Times New Roman" w:hAnsi="Times New Roman" w:cs="Times New Roman"/>
          <w:sz w:val="24"/>
          <w:szCs w:val="24"/>
        </w:rPr>
      </w:pPr>
      <w:bookmarkStart w:id="0" w:name="_Hlk41633311"/>
      <w:r w:rsidRPr="002920E2">
        <w:rPr>
          <w:rFonts w:ascii="Times New Roman" w:hAnsi="Times New Roman" w:cs="Times New Roman"/>
          <w:sz w:val="24"/>
          <w:szCs w:val="24"/>
        </w:rPr>
        <w:t xml:space="preserve">In </w:t>
      </w:r>
      <w:r w:rsidR="00284926" w:rsidRPr="002920E2">
        <w:rPr>
          <w:rFonts w:ascii="Times New Roman" w:hAnsi="Times New Roman" w:cs="Times New Roman"/>
          <w:sz w:val="24"/>
          <w:szCs w:val="24"/>
        </w:rPr>
        <w:t>previous</w:t>
      </w:r>
      <w:r w:rsidRPr="002920E2">
        <w:rPr>
          <w:rFonts w:ascii="Times New Roman" w:hAnsi="Times New Roman" w:cs="Times New Roman"/>
          <w:sz w:val="24"/>
          <w:szCs w:val="24"/>
        </w:rPr>
        <w:t xml:space="preserve"> tests, 1 class non-IID never behaves better than random. A research suggested a data-sharing strategy that can improve the training performance over 1 class non-IID data</w:t>
      </w:r>
      <w:r w:rsidR="00F72135" w:rsidRPr="002920E2">
        <w:rPr>
          <w:rFonts w:ascii="Times New Roman" w:hAnsi="Times New Roman" w:cs="Times New Roman"/>
          <w:sz w:val="24"/>
          <w:szCs w:val="24"/>
        </w:rPr>
        <w:t xml:space="preserve"> </w:t>
      </w:r>
      <w:r w:rsidR="00F72135" w:rsidRPr="002920E2">
        <w:rPr>
          <w:rFonts w:ascii="Times New Roman" w:hAnsi="Times New Roman" w:cs="Times New Roman"/>
          <w:sz w:val="24"/>
          <w:szCs w:val="24"/>
        </w:rPr>
        <w:fldChar w:fldCharType="begin"/>
      </w:r>
      <w:r w:rsidR="00F72135" w:rsidRPr="002920E2">
        <w:rPr>
          <w:rFonts w:ascii="Times New Roman" w:hAnsi="Times New Roman" w:cs="Times New Roman"/>
          <w:sz w:val="24"/>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F72135" w:rsidRPr="002920E2">
        <w:rPr>
          <w:rFonts w:ascii="Times New Roman" w:hAnsi="Times New Roman" w:cs="Times New Roman"/>
          <w:sz w:val="24"/>
          <w:szCs w:val="24"/>
        </w:rPr>
        <w:fldChar w:fldCharType="separate"/>
      </w:r>
      <w:r w:rsidR="00F72135" w:rsidRPr="002920E2">
        <w:rPr>
          <w:rFonts w:ascii="Times New Roman" w:eastAsia="等线" w:hAnsi="Times New Roman" w:cs="Times New Roman"/>
          <w:sz w:val="24"/>
          <w:szCs w:val="24"/>
        </w:rPr>
        <w:t xml:space="preserve">(Zhao </w:t>
      </w:r>
      <w:r w:rsidR="00F72135" w:rsidRPr="002920E2">
        <w:rPr>
          <w:rFonts w:ascii="Times New Roman" w:eastAsia="等线" w:hAnsi="Times New Roman" w:cs="Times New Roman"/>
          <w:i/>
          <w:iCs/>
          <w:sz w:val="24"/>
          <w:szCs w:val="24"/>
        </w:rPr>
        <w:t>et al.</w:t>
      </w:r>
      <w:r w:rsidR="00F72135" w:rsidRPr="002920E2">
        <w:rPr>
          <w:rFonts w:ascii="Times New Roman" w:eastAsia="等线" w:hAnsi="Times New Roman" w:cs="Times New Roman"/>
          <w:sz w:val="24"/>
          <w:szCs w:val="24"/>
        </w:rPr>
        <w:t xml:space="preserve"> 2018)</w:t>
      </w:r>
      <w:r w:rsidR="00F72135" w:rsidRPr="002920E2">
        <w:rPr>
          <w:rFonts w:ascii="Times New Roman" w:hAnsi="Times New Roman" w:cs="Times New Roman"/>
          <w:sz w:val="24"/>
          <w:szCs w:val="24"/>
        </w:rPr>
        <w:fldChar w:fldCharType="end"/>
      </w:r>
      <w:r w:rsidRPr="002920E2">
        <w:rPr>
          <w:rFonts w:ascii="Times New Roman" w:hAnsi="Times New Roman" w:cs="Times New Roman"/>
          <w:sz w:val="24"/>
          <w:szCs w:val="24"/>
        </w:rPr>
        <w:t>. The author assumes a small IID set (2.5% to 25% as large as total training dataset) can be published for pre-training the model</w:t>
      </w:r>
      <w:r w:rsidR="00E56B66" w:rsidRPr="002920E2">
        <w:rPr>
          <w:rFonts w:ascii="Times New Roman" w:hAnsi="Times New Roman" w:cs="Times New Roman"/>
          <w:sz w:val="24"/>
          <w:szCs w:val="24"/>
        </w:rPr>
        <w:t xml:space="preserve"> or</w:t>
      </w:r>
      <w:r w:rsidRPr="002920E2">
        <w:rPr>
          <w:rFonts w:ascii="Times New Roman" w:hAnsi="Times New Roman" w:cs="Times New Roman"/>
          <w:sz w:val="24"/>
          <w:szCs w:val="24"/>
        </w:rPr>
        <w:t xml:space="preserve"> sharing between nodes.</w:t>
      </w:r>
      <w:r w:rsidR="00FC4421" w:rsidRPr="002920E2">
        <w:rPr>
          <w:rFonts w:ascii="Times New Roman" w:hAnsi="Times New Roman" w:cs="Times New Roman"/>
          <w:sz w:val="24"/>
          <w:szCs w:val="24"/>
        </w:rPr>
        <w:t xml:space="preserve"> </w:t>
      </w:r>
    </w:p>
    <w:p w:rsidR="00E56B66" w:rsidRPr="002920E2" w:rsidRDefault="00D178A6" w:rsidP="005C1812">
      <w:pPr>
        <w:tabs>
          <w:tab w:val="num" w:pos="720"/>
        </w:tabs>
        <w:rPr>
          <w:rFonts w:ascii="Times New Roman" w:hAnsi="Times New Roman" w:cs="Times New Roman"/>
          <w:sz w:val="24"/>
          <w:szCs w:val="24"/>
        </w:rPr>
      </w:pPr>
      <w:r w:rsidRPr="002920E2">
        <w:rPr>
          <w:rFonts w:ascii="Times New Roman" w:hAnsi="Times New Roman" w:cs="Times New Roman"/>
          <w:sz w:val="24"/>
          <w:szCs w:val="24"/>
        </w:rPr>
        <w:t xml:space="preserve">In this scenario, we attempt to </w:t>
      </w:r>
      <w:r w:rsidR="00E93CEA" w:rsidRPr="002920E2">
        <w:rPr>
          <w:rFonts w:ascii="Times New Roman" w:hAnsi="Times New Roman" w:cs="Times New Roman"/>
          <w:sz w:val="24"/>
          <w:szCs w:val="24"/>
        </w:rPr>
        <w:t xml:space="preserve">3 </w:t>
      </w:r>
      <w:r w:rsidRPr="002920E2">
        <w:rPr>
          <w:rFonts w:ascii="Times New Roman" w:hAnsi="Times New Roman" w:cs="Times New Roman"/>
          <w:sz w:val="24"/>
          <w:szCs w:val="24"/>
        </w:rPr>
        <w:t xml:space="preserve">different methods of using the shared data. </w:t>
      </w:r>
      <w:r w:rsidR="00E56B66" w:rsidRPr="002920E2">
        <w:rPr>
          <w:rFonts w:ascii="Times New Roman" w:hAnsi="Times New Roman" w:cs="Times New Roman"/>
          <w:sz w:val="24"/>
          <w:szCs w:val="24"/>
        </w:rPr>
        <w:t xml:space="preserve">After receiving the shared data, each </w:t>
      </w:r>
      <w:r w:rsidR="005D56C7" w:rsidRPr="002920E2">
        <w:rPr>
          <w:rFonts w:ascii="Times New Roman" w:hAnsi="Times New Roman" w:cs="Times New Roman"/>
          <w:sz w:val="24"/>
          <w:szCs w:val="24"/>
        </w:rPr>
        <w:t>client</w:t>
      </w:r>
      <w:r w:rsidR="00E56B66" w:rsidRPr="002920E2">
        <w:rPr>
          <w:rFonts w:ascii="Times New Roman" w:hAnsi="Times New Roman" w:cs="Times New Roman"/>
          <w:sz w:val="24"/>
          <w:szCs w:val="24"/>
        </w:rPr>
        <w:t xml:space="preserve"> node will contain a mixed sample pool of shared and local data. Method 1 is the direct usage of the entire pool. Method 2 will resample an IID set from the pool. Method 3 will duplicate small classes in the pool to make the pool label balanced. Test is performed under </w:t>
      </w:r>
      <w:r w:rsidR="00013CB4" w:rsidRPr="002920E2">
        <w:rPr>
          <w:rFonts w:ascii="Times New Roman" w:hAnsi="Times New Roman" w:cs="Times New Roman"/>
          <w:sz w:val="24"/>
          <w:szCs w:val="24"/>
        </w:rPr>
        <w:t>1 class non-</w:t>
      </w:r>
      <w:r w:rsidR="00E56B66" w:rsidRPr="002920E2">
        <w:rPr>
          <w:rFonts w:ascii="Times New Roman" w:hAnsi="Times New Roman" w:cs="Times New Roman"/>
          <w:sz w:val="24"/>
          <w:szCs w:val="24"/>
        </w:rPr>
        <w:t xml:space="preserve">IID circumstances with 40k dataset and 10 </w:t>
      </w:r>
      <w:r w:rsidR="005D56C7" w:rsidRPr="002920E2">
        <w:rPr>
          <w:rFonts w:ascii="Times New Roman" w:hAnsi="Times New Roman" w:cs="Times New Roman"/>
          <w:sz w:val="24"/>
          <w:szCs w:val="24"/>
        </w:rPr>
        <w:t>client</w:t>
      </w:r>
      <w:r w:rsidR="00E56B66" w:rsidRPr="002920E2">
        <w:rPr>
          <w:rFonts w:ascii="Times New Roman" w:hAnsi="Times New Roman" w:cs="Times New Roman"/>
          <w:sz w:val="24"/>
          <w:szCs w:val="24"/>
        </w:rPr>
        <w:t xml:space="preserve"> nodes</w:t>
      </w:r>
      <w:r w:rsidR="00C84720" w:rsidRPr="002920E2">
        <w:rPr>
          <w:rFonts w:ascii="Times New Roman" w:hAnsi="Times New Roman" w:cs="Times New Roman"/>
          <w:sz w:val="24"/>
          <w:szCs w:val="24"/>
        </w:rPr>
        <w:t>, dataset</w:t>
      </w:r>
      <w:r w:rsidR="000943B2" w:rsidRPr="002920E2">
        <w:rPr>
          <w:rFonts w:ascii="Times New Roman" w:hAnsi="Times New Roman" w:cs="Times New Roman"/>
          <w:sz w:val="24"/>
          <w:szCs w:val="24"/>
        </w:rPr>
        <w:t xml:space="preserve"> to be shared</w:t>
      </w:r>
      <w:r w:rsidR="00C84720" w:rsidRPr="002920E2">
        <w:rPr>
          <w:rFonts w:ascii="Times New Roman" w:hAnsi="Times New Roman" w:cs="Times New Roman"/>
          <w:sz w:val="24"/>
          <w:szCs w:val="24"/>
        </w:rPr>
        <w:t xml:space="preserve"> is as large as 2.5% of the total set</w:t>
      </w:r>
      <w:r w:rsidR="00E56B66" w:rsidRPr="002920E2">
        <w:rPr>
          <w:rFonts w:ascii="Times New Roman" w:hAnsi="Times New Roman" w:cs="Times New Roman"/>
          <w:sz w:val="24"/>
          <w:szCs w:val="24"/>
        </w:rPr>
        <w:t>.</w:t>
      </w:r>
      <w:r w:rsidR="003B559C" w:rsidRPr="002920E2">
        <w:rPr>
          <w:rFonts w:ascii="Times New Roman" w:hAnsi="Times New Roman" w:cs="Times New Roman"/>
          <w:sz w:val="24"/>
          <w:szCs w:val="24"/>
        </w:rPr>
        <w:t xml:space="preserve"> </w:t>
      </w:r>
      <w:r w:rsidR="00013CB4" w:rsidRPr="002920E2">
        <w:rPr>
          <w:rFonts w:ascii="Times New Roman" w:hAnsi="Times New Roman" w:cs="Times New Roman"/>
          <w:sz w:val="24"/>
          <w:szCs w:val="24"/>
        </w:rPr>
        <w:t>Tests with</w:t>
      </w:r>
      <w:r w:rsidR="008310F7" w:rsidRPr="002920E2">
        <w:rPr>
          <w:rFonts w:ascii="Times New Roman" w:hAnsi="Times New Roman" w:cs="Times New Roman"/>
          <w:sz w:val="24"/>
          <w:szCs w:val="24"/>
        </w:rPr>
        <w:t xml:space="preserve"> other non-IID or IID circumstances or testing or</w:t>
      </w:r>
      <w:r w:rsidR="00013CB4" w:rsidRPr="002920E2">
        <w:rPr>
          <w:rFonts w:ascii="Times New Roman" w:hAnsi="Times New Roman" w:cs="Times New Roman"/>
          <w:sz w:val="24"/>
          <w:szCs w:val="24"/>
        </w:rPr>
        <w:t xml:space="preserve"> other sizes of shared set</w:t>
      </w:r>
      <w:r w:rsidR="003640CF" w:rsidRPr="002920E2">
        <w:rPr>
          <w:rFonts w:ascii="Times New Roman" w:hAnsi="Times New Roman" w:cs="Times New Roman"/>
          <w:sz w:val="24"/>
          <w:szCs w:val="24"/>
        </w:rPr>
        <w:t xml:space="preserve"> </w:t>
      </w:r>
      <w:r w:rsidR="00013CB4" w:rsidRPr="002920E2">
        <w:rPr>
          <w:rFonts w:ascii="Times New Roman" w:hAnsi="Times New Roman" w:cs="Times New Roman"/>
          <w:sz w:val="24"/>
          <w:szCs w:val="24"/>
        </w:rPr>
        <w:t>with the 4k dataset is also performed.</w:t>
      </w:r>
    </w:p>
    <w:bookmarkEnd w:id="0"/>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w:t>
      </w:r>
      <w:r w:rsidR="006A2A86">
        <w:rPr>
          <w:sz w:val="28"/>
          <w:szCs w:val="28"/>
        </w:rPr>
        <w:t>I</w:t>
      </w:r>
      <w:r w:rsidRPr="007E3B47">
        <w:rPr>
          <w:sz w:val="28"/>
          <w:szCs w:val="28"/>
        </w:rPr>
        <w:t>mplementation</w:t>
      </w:r>
    </w:p>
    <w:p w:rsidR="007E3B47" w:rsidRDefault="00114ED2" w:rsidP="00083ACD">
      <w:r>
        <w:t xml:space="preserve">In </w:t>
      </w:r>
      <w:r w:rsidR="009B1377">
        <w:t>the</w:t>
      </w:r>
      <w:r>
        <w:t xml:space="preserve"> cloud implementation experiment, </w:t>
      </w:r>
      <w:r w:rsidR="00FC3501">
        <w:t>our</w:t>
      </w:r>
      <w:r>
        <w:t xml:space="preserve"> </w:t>
      </w:r>
      <w:r w:rsidRPr="00114ED2">
        <w:t xml:space="preserve">synchronous </w:t>
      </w:r>
      <w:r w:rsidR="001272AA">
        <w:t xml:space="preserve">gRPC </w:t>
      </w:r>
      <w:r>
        <w:t xml:space="preserve">system </w:t>
      </w:r>
      <w:r w:rsidR="003C7546">
        <w:t>consists</w:t>
      </w:r>
      <w:r w:rsidR="00FC3501">
        <w:t xml:space="preserve"> of</w:t>
      </w:r>
      <w:r>
        <w:t xml:space="preserve"> 1 central server and 3 </w:t>
      </w:r>
      <w:r w:rsidR="005D56C7">
        <w:t>client</w:t>
      </w:r>
      <w:r>
        <w:t xml:space="preserve">s. The </w:t>
      </w:r>
      <w:r w:rsidR="005D56C7">
        <w:t>client</w:t>
      </w:r>
      <w:r w:rsidR="00ED2B76">
        <w:t>s</w:t>
      </w:r>
      <w:r>
        <w:t xml:space="preserve"> join in the training</w:t>
      </w:r>
      <w:r w:rsidR="00ED2B76">
        <w:t xml:space="preserve"> by sending request to the server</w:t>
      </w:r>
      <w:r>
        <w:t xml:space="preserve"> </w:t>
      </w:r>
      <w:r w:rsidR="003E045B">
        <w:t>by</w:t>
      </w:r>
      <w:r>
        <w:t xml:space="preserve"> every </w:t>
      </w:r>
      <w:r>
        <w:lastRenderedPageBreak/>
        <w:t xml:space="preserve">round. The server </w:t>
      </w:r>
      <w:r w:rsidR="003852CD">
        <w:t>fixes its</w:t>
      </w:r>
      <w:r>
        <w:t xml:space="preserve"> client number</w:t>
      </w:r>
      <w:r w:rsidR="00C7030A">
        <w:t xml:space="preserve"> </w:t>
      </w:r>
      <w:r w:rsidR="003852CD">
        <w:t xml:space="preserve">to </w:t>
      </w:r>
      <w:r w:rsidR="00C7030A">
        <w:t>3</w:t>
      </w:r>
      <w:r>
        <w:t xml:space="preserve">, </w:t>
      </w:r>
      <w:r w:rsidR="00517F5A">
        <w:t>aggregation</w:t>
      </w:r>
      <w:r w:rsidR="00DE3AAB">
        <w:t xml:space="preserve"> will start when </w:t>
      </w:r>
      <w:r w:rsidR="003A4B4F">
        <w:t>3</w:t>
      </w:r>
      <w:r w:rsidR="00517F5A">
        <w:t xml:space="preserve"> returned weights</w:t>
      </w:r>
      <w:r w:rsidR="00DE3AAB">
        <w:t xml:space="preserve"> </w:t>
      </w:r>
      <w:r w:rsidR="00517F5A">
        <w:t>are</w:t>
      </w:r>
      <w:r w:rsidR="00DE3AAB">
        <w:t xml:space="preserve"> received. </w:t>
      </w:r>
      <w:r w:rsidR="002C5BAB">
        <w:t>Each global round consists of the following basic actions (from the server’s side):</w:t>
      </w:r>
    </w:p>
    <w:p w:rsidR="002C5BAB" w:rsidRDefault="002C5BAB" w:rsidP="007B7457">
      <w:pPr>
        <w:pStyle w:val="af4"/>
        <w:numPr>
          <w:ilvl w:val="0"/>
          <w:numId w:val="5"/>
        </w:numPr>
        <w:ind w:firstLineChars="0"/>
      </w:pPr>
      <w:r>
        <w:rPr>
          <w:rFonts w:hint="eastAsia"/>
        </w:rPr>
        <w:t>T</w:t>
      </w:r>
      <w:r>
        <w:t>he server initializes the model and save the weight,</w:t>
      </w:r>
    </w:p>
    <w:p w:rsidR="002C5BAB" w:rsidRDefault="00517F5A" w:rsidP="007B7457">
      <w:pPr>
        <w:pStyle w:val="af4"/>
        <w:numPr>
          <w:ilvl w:val="0"/>
          <w:numId w:val="5"/>
        </w:numPr>
        <w:ind w:firstLineChars="0"/>
      </w:pPr>
      <w:r>
        <w:rPr>
          <w:rFonts w:hint="eastAsia"/>
        </w:rPr>
        <w:t>S</w:t>
      </w:r>
      <w:r>
        <w:t>erver receive requests,</w:t>
      </w:r>
    </w:p>
    <w:p w:rsidR="00517F5A" w:rsidRDefault="00517F5A" w:rsidP="007B7457">
      <w:pPr>
        <w:pStyle w:val="af4"/>
        <w:numPr>
          <w:ilvl w:val="0"/>
          <w:numId w:val="5"/>
        </w:numPr>
        <w:ind w:firstLineChars="0"/>
      </w:pPr>
      <w:r>
        <w:rPr>
          <w:rFonts w:hint="eastAsia"/>
        </w:rPr>
        <w:t>S</w:t>
      </w:r>
      <w:r>
        <w:t>erver register clients and send weights,</w:t>
      </w:r>
    </w:p>
    <w:p w:rsidR="00850D23" w:rsidRDefault="00850D23" w:rsidP="007B7457">
      <w:pPr>
        <w:pStyle w:val="af4"/>
        <w:numPr>
          <w:ilvl w:val="0"/>
          <w:numId w:val="5"/>
        </w:numPr>
        <w:ind w:firstLineChars="0"/>
      </w:pPr>
      <w:r>
        <w:t>(Clients perform local training),</w:t>
      </w:r>
    </w:p>
    <w:p w:rsidR="00517F5A" w:rsidRDefault="00517F5A" w:rsidP="007B7457">
      <w:pPr>
        <w:pStyle w:val="af4"/>
        <w:numPr>
          <w:ilvl w:val="0"/>
          <w:numId w:val="5"/>
        </w:numPr>
        <w:ind w:firstLineChars="0"/>
      </w:pPr>
      <w:r>
        <w:rPr>
          <w:rFonts w:hint="eastAsia"/>
        </w:rPr>
        <w:t>S</w:t>
      </w:r>
      <w:r>
        <w:t xml:space="preserve">erver </w:t>
      </w:r>
      <w:r w:rsidR="00850D23">
        <w:t>receive returned weights, wait until 3 weights is ready,</w:t>
      </w:r>
    </w:p>
    <w:p w:rsidR="00850D23" w:rsidRDefault="00850D23" w:rsidP="007B7457">
      <w:pPr>
        <w:pStyle w:val="af4"/>
        <w:numPr>
          <w:ilvl w:val="0"/>
          <w:numId w:val="5"/>
        </w:numPr>
        <w:ind w:firstLineChars="0"/>
      </w:pPr>
      <w:r>
        <w:rPr>
          <w:rFonts w:hint="eastAsia"/>
        </w:rPr>
        <w:t>S</w:t>
      </w:r>
      <w:r>
        <w:t>erver aggregates weights and perform evaluation</w:t>
      </w:r>
      <w:r w:rsidR="002920E2">
        <w:t>.</w:t>
      </w:r>
    </w:p>
    <w:p w:rsidR="001467D9" w:rsidRPr="007E3B47" w:rsidRDefault="0021609C" w:rsidP="00083ACD">
      <w:r>
        <w:t>As we mentioned before, a</w:t>
      </w:r>
      <w:r w:rsidR="0055653A">
        <w:t>n IID and a</w:t>
      </w:r>
      <w:r>
        <w:t xml:space="preserve"> slightly non-IID dataset is prepared for this task. We will also test the centralized training performance with total training test and the largest federated subset. </w:t>
      </w:r>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t>4</w:t>
      </w:r>
      <w:r w:rsidRPr="00242ACE">
        <w:rPr>
          <w:sz w:val="28"/>
          <w:szCs w:val="28"/>
        </w:rPr>
        <w:t xml:space="preserve">.1 </w:t>
      </w:r>
      <w:r w:rsidRPr="007E3B47">
        <w:rPr>
          <w:sz w:val="28"/>
          <w:szCs w:val="28"/>
        </w:rPr>
        <w:t>Scenarios testing</w:t>
      </w:r>
    </w:p>
    <w:p w:rsidR="00CB7D26" w:rsidRDefault="00BB2A95" w:rsidP="00DD08C2">
      <w:r>
        <w:t xml:space="preserve">In this section we will show </w:t>
      </w:r>
      <w:r w:rsidR="00A65C16">
        <w:t xml:space="preserve">statistical </w:t>
      </w:r>
      <w:r w:rsidR="00DD08C2">
        <w:t>summaries</w:t>
      </w:r>
      <w:r>
        <w:t xml:space="preserve"> </w:t>
      </w:r>
      <w:r w:rsidR="0094738C">
        <w:t>or</w:t>
      </w:r>
      <w:r>
        <w:t xml:space="preserve"> </w:t>
      </w:r>
      <w:r w:rsidR="00371EEA">
        <w:t xml:space="preserve">part </w:t>
      </w:r>
      <w:r w:rsidR="000207B3">
        <w:t xml:space="preserve">of </w:t>
      </w:r>
      <w:r>
        <w:t>our testing results</w:t>
      </w:r>
      <w:r w:rsidR="00DD08C2">
        <w:t xml:space="preserve">, </w:t>
      </w:r>
      <w:r w:rsidR="00DD5097">
        <w:t>the full results are available in the appendix.</w:t>
      </w:r>
      <w:r w:rsidR="00C23589">
        <w:t xml:space="preserve"> In </w:t>
      </w:r>
      <w:r w:rsidR="00F304B4">
        <w:t>an</w:t>
      </w:r>
      <w:r w:rsidR="00C23589">
        <w:t xml:space="preserve"> ideal training</w:t>
      </w:r>
      <w:r w:rsidR="00337833">
        <w:t xml:space="preserve"> process</w:t>
      </w:r>
      <w:r w:rsidR="00C23589">
        <w:t xml:space="preserve">, </w:t>
      </w:r>
      <w:r w:rsidR="00FD6AA9">
        <w:t>stable</w:t>
      </w:r>
      <w:r w:rsidR="00A209F8">
        <w:t xml:space="preserve"> accuracy and minimal loss will be achieved at </w:t>
      </w:r>
      <w:r w:rsidR="00326991">
        <w:t>convergence</w:t>
      </w:r>
      <w:r w:rsidR="00A209F8">
        <w:t xml:space="preserve"> epoch</w:t>
      </w:r>
      <w:r w:rsidR="00C23589">
        <w:t xml:space="preserve">. </w:t>
      </w:r>
      <w:r w:rsidR="00A209F8">
        <w:t xml:space="preserve">In our trainings, we have observed slight increase in accuracy </w:t>
      </w:r>
      <w:r w:rsidR="008C085D">
        <w:t>after</w:t>
      </w:r>
      <w:r w:rsidR="00A209F8">
        <w:t xml:space="preserve"> the loss reaches to its </w:t>
      </w:r>
      <w:r w:rsidR="00AD1574">
        <w:t>least</w:t>
      </w:r>
      <w:r w:rsidR="00A209F8">
        <w:t xml:space="preserve">, in which case the model </w:t>
      </w:r>
      <w:r w:rsidR="00F056FD">
        <w:t>starts</w:t>
      </w:r>
      <w:r w:rsidR="00903102">
        <w:t xml:space="preserve"> to</w:t>
      </w:r>
      <w:r w:rsidR="00C4261F">
        <w:t xml:space="preserve"> overfit</w:t>
      </w:r>
      <w:r w:rsidR="00A209F8">
        <w:t xml:space="preserve"> the training data. </w:t>
      </w:r>
      <w:r w:rsidR="009F0E43" w:rsidRPr="006F2FE8">
        <w:rPr>
          <w:color w:val="ED7D31" w:themeColor="accent2"/>
        </w:rPr>
        <w:t>Since our loss function is cross-entropy, this situation is possible</w:t>
      </w:r>
      <w:r w:rsidR="0050383F" w:rsidRPr="006F2FE8">
        <w:rPr>
          <w:color w:val="ED7D31" w:themeColor="accent2"/>
        </w:rPr>
        <w:t xml:space="preserve">, for example, </w:t>
      </w:r>
      <w:r w:rsidR="009F0E43" w:rsidRPr="006F2FE8">
        <w:rPr>
          <w:color w:val="ED7D31" w:themeColor="accent2"/>
        </w:rPr>
        <w:t xml:space="preserve">when </w:t>
      </w:r>
      <w:r w:rsidR="0050383F" w:rsidRPr="006F2FE8">
        <w:rPr>
          <w:color w:val="ED7D31" w:themeColor="accent2"/>
        </w:rPr>
        <w:t xml:space="preserve">some samples are classified to more </w:t>
      </w:r>
      <w:r w:rsidR="00DC4796" w:rsidRPr="006F2FE8">
        <w:rPr>
          <w:color w:val="ED7D31" w:themeColor="accent2"/>
        </w:rPr>
        <w:t>deviated</w:t>
      </w:r>
      <w:r w:rsidR="0050383F" w:rsidRPr="006F2FE8">
        <w:rPr>
          <w:color w:val="ED7D31" w:themeColor="accent2"/>
        </w:rPr>
        <w:t xml:space="preserve"> </w:t>
      </w:r>
      <w:r w:rsidR="00F6195E" w:rsidRPr="006F2FE8">
        <w:rPr>
          <w:color w:val="ED7D31" w:themeColor="accent2"/>
        </w:rPr>
        <w:t>predictions from correct results</w:t>
      </w:r>
      <w:r w:rsidR="0050383F" w:rsidRPr="006F2FE8">
        <w:rPr>
          <w:color w:val="ED7D31" w:themeColor="accent2"/>
        </w:rPr>
        <w:t xml:space="preserve"> while slightly </w:t>
      </w:r>
      <w:r w:rsidR="00DC4796" w:rsidRPr="006F2FE8">
        <w:rPr>
          <w:color w:val="ED7D31" w:themeColor="accent2"/>
        </w:rPr>
        <w:t>deviated</w:t>
      </w:r>
      <w:r w:rsidR="0050383F" w:rsidRPr="006F2FE8">
        <w:rPr>
          <w:color w:val="ED7D31" w:themeColor="accent2"/>
        </w:rPr>
        <w:t xml:space="preserve"> </w:t>
      </w:r>
      <w:r w:rsidR="00F6195E" w:rsidRPr="006F2FE8">
        <w:rPr>
          <w:color w:val="ED7D31" w:themeColor="accent2"/>
        </w:rPr>
        <w:t>predictions</w:t>
      </w:r>
      <w:r w:rsidR="0050383F" w:rsidRPr="006F2FE8">
        <w:rPr>
          <w:color w:val="ED7D31" w:themeColor="accent2"/>
        </w:rPr>
        <w:t xml:space="preserve"> </w:t>
      </w:r>
      <w:r w:rsidR="00F6195E" w:rsidRPr="006F2FE8">
        <w:rPr>
          <w:color w:val="ED7D31" w:themeColor="accent2"/>
        </w:rPr>
        <w:t>are</w:t>
      </w:r>
      <w:r w:rsidR="0050383F" w:rsidRPr="006F2FE8">
        <w:rPr>
          <w:color w:val="ED7D31" w:themeColor="accent2"/>
        </w:rPr>
        <w:t xml:space="preserve"> corrected.</w:t>
      </w:r>
      <w:r w:rsidR="007646E3" w:rsidRPr="006F2FE8">
        <w:rPr>
          <w:color w:val="ED7D31" w:themeColor="accent2"/>
        </w:rPr>
        <w:t xml:space="preserve"> </w:t>
      </w:r>
      <w:r w:rsidR="007646E3">
        <w:t xml:space="preserve">In such cases, it is hard to tell if increase in accuracy can represent the increase in performance. Also, other better models might be able to avoid this situation. </w:t>
      </w:r>
      <w:r w:rsidR="00AC2F71">
        <w:t xml:space="preserve">Thus, we assume </w:t>
      </w:r>
      <w:r w:rsidR="00326991">
        <w:t>our</w:t>
      </w:r>
      <w:r w:rsidR="00783B6F">
        <w:t xml:space="preserve"> model </w:t>
      </w:r>
      <w:r w:rsidR="00D759F0">
        <w:t>perform best at</w:t>
      </w:r>
      <w:r w:rsidR="00AC2F71">
        <w:t xml:space="preserve"> the global round with minimal loss, the accuracy at that round represents model’s best performance.</w:t>
      </w:r>
      <w:r w:rsidR="00A15C11">
        <w:t xml:space="preserve"> In our following </w:t>
      </w:r>
      <w:r w:rsidR="00F34363">
        <w:t>plots</w:t>
      </w:r>
      <w:r w:rsidR="00A15C11">
        <w:t xml:space="preserve">, we will label this point by a </w:t>
      </w:r>
      <w:r w:rsidR="00E815C3">
        <w:t xml:space="preserve">colored </w:t>
      </w:r>
      <w:r w:rsidR="00A15C11">
        <w:t xml:space="preserve">square. </w:t>
      </w:r>
    </w:p>
    <w:p w:rsidR="001F1167" w:rsidRDefault="00492823" w:rsidP="00DD08C2">
      <w:r>
        <w:t>Since the original results are fluctuated, w</w:t>
      </w:r>
      <w:r w:rsidR="001F1167">
        <w:t xml:space="preserve">e will </w:t>
      </w:r>
      <w:r w:rsidR="00327DF8">
        <w:t xml:space="preserve">show and </w:t>
      </w:r>
      <w:r w:rsidR="001F1167">
        <w:t xml:space="preserve">manipulate on windowed </w:t>
      </w:r>
      <w:r w:rsidR="008B46F1">
        <w:t>testing</w:t>
      </w:r>
      <w:r w:rsidR="00855C1A">
        <w:t xml:space="preserve"> </w:t>
      </w:r>
      <w:r w:rsidR="001F1167">
        <w:t>accuracy and loss</w:t>
      </w:r>
      <w:r w:rsidR="00132B0D">
        <w:t xml:space="preserve"> in this report</w:t>
      </w:r>
      <w:r w:rsidR="001F1167">
        <w:t xml:space="preserve">, with </w:t>
      </w:r>
      <w:r w:rsidR="00BE5B33">
        <w:t xml:space="preserve">window size equals to 21. </w:t>
      </w:r>
      <w:r w:rsidR="001F1167" w:rsidRPr="008F00B2">
        <w:t xml:space="preserve">The </w:t>
      </w:r>
      <w:r w:rsidR="00855C1A">
        <w:t xml:space="preserve">full and </w:t>
      </w:r>
      <w:r w:rsidR="001F1167" w:rsidRPr="008F00B2">
        <w:t>original records are available in the GitHub repository.</w:t>
      </w:r>
    </w:p>
    <w:p w:rsidR="007B37DF" w:rsidRPr="00AB5378" w:rsidRDefault="00BE22A2" w:rsidP="007B37DF">
      <w:pPr>
        <w:rPr>
          <w:b/>
          <w:bCs/>
          <w:i/>
          <w:iCs/>
        </w:rPr>
      </w:pPr>
      <w:r>
        <w:rPr>
          <w:b/>
          <w:bCs/>
          <w:i/>
          <w:iCs/>
        </w:rPr>
        <w:t>Model Poisoning</w:t>
      </w:r>
    </w:p>
    <w:p w:rsidR="00AB5E7A" w:rsidRDefault="00D96DEC" w:rsidP="001C388F">
      <w:r w:rsidRPr="00D96DEC">
        <w:lastRenderedPageBreak/>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rsidR="00432916">
        <w:t xml:space="preserve">both </w:t>
      </w:r>
      <w:r w:rsidRPr="00D96DEC">
        <w:t>the size of the a</w:t>
      </w:r>
      <w:r>
        <w:t>bnormal</w:t>
      </w:r>
      <w:r w:rsidRPr="00D96DEC">
        <w:t xml:space="preserve"> node and the </w:t>
      </w:r>
      <w:r w:rsidR="00EF242D">
        <w:t xml:space="preserve">poisoning </w:t>
      </w:r>
      <w:r w:rsidRPr="00D96DEC">
        <w:t>frequency</w:t>
      </w:r>
      <w:r w:rsidR="00876258">
        <w:t>.</w:t>
      </w:r>
      <w:r w:rsidR="00B874C4">
        <w:t xml:space="preserve"> We label the situation when an abnormal node </w:t>
      </w:r>
      <w:r w:rsidR="00565EFD">
        <w:t xml:space="preserve">which </w:t>
      </w:r>
      <w:r w:rsidR="005A4D52">
        <w:t xml:space="preserve">is </w:t>
      </w:r>
      <w:r w:rsidR="00B874C4">
        <w:t xml:space="preserve">as large as </w:t>
      </w:r>
      <w:r w:rsidR="00E1107F">
        <w:t>x</w:t>
      </w:r>
      <w:r w:rsidR="00B874C4">
        <w:t xml:space="preserve">% of the total training set and upload </w:t>
      </w:r>
      <w:r w:rsidR="00A53BB3">
        <w:t xml:space="preserve">arbitrary </w:t>
      </w:r>
      <w:r w:rsidR="00B874C4">
        <w:t xml:space="preserve">weight </w:t>
      </w:r>
      <w:r w:rsidR="00D17D94">
        <w:t>by</w:t>
      </w:r>
      <w:r w:rsidR="00B874C4">
        <w:t xml:space="preserve"> every </w:t>
      </w:r>
      <w:r w:rsidR="00E1107F">
        <w:t xml:space="preserve">y </w:t>
      </w:r>
      <w:r w:rsidR="00B874C4">
        <w:t>round</w:t>
      </w:r>
      <w:r w:rsidR="00A77C5F">
        <w:t>s</w:t>
      </w:r>
      <w:r w:rsidR="00B874C4">
        <w:t xml:space="preserve"> as ‘</w:t>
      </w:r>
      <w:r w:rsidR="00E1107F">
        <w:t>x</w:t>
      </w:r>
      <w:r w:rsidR="00B874C4">
        <w:t>%-</w:t>
      </w:r>
      <w:r w:rsidR="00E1107F">
        <w:t>y</w:t>
      </w:r>
      <w:r w:rsidR="00B874C4">
        <w:t xml:space="preserve">’. We observe similar </w:t>
      </w:r>
      <w:r w:rsidR="00851F87">
        <w:t>accuracy</w:t>
      </w:r>
      <w:r w:rsidR="00B874C4">
        <w:t xml:space="preserve"> </w:t>
      </w:r>
      <w:r w:rsidR="008820E0">
        <w:t>trend</w:t>
      </w:r>
      <w:r w:rsidR="003224C2">
        <w:t>s</w:t>
      </w:r>
      <w:r w:rsidR="008820E0">
        <w:t xml:space="preserve"> </w:t>
      </w:r>
      <w:r w:rsidR="00B874C4">
        <w:t>among situation ‘1%-1’, ‘3%-3’ and ‘10%-10’, while there is a huge difference among ‘1%-1’ , ‘3%-1’ and ‘10%-1’</w:t>
      </w:r>
      <w:r w:rsidR="002403C5">
        <w:t xml:space="preserve"> or ‘10%-1’ and ‘10%-10’</w:t>
      </w:r>
      <w:r w:rsidR="00B874C4">
        <w:t>.</w:t>
      </w:r>
      <w:r w:rsidR="00432916">
        <w:t xml:space="preserve"> </w:t>
      </w:r>
      <w:r w:rsidR="00851F87">
        <w:t>In the 3 similar situations, they have the sa</w:t>
      </w:r>
      <w:r w:rsidR="001F14E1">
        <w:t xml:space="preserve">me </w:t>
      </w:r>
      <w:r w:rsidR="00851F87">
        <w:t xml:space="preserve">average </w:t>
      </w:r>
      <w:r w:rsidR="001F14E1">
        <w:t xml:space="preserve">abnormal </w:t>
      </w:r>
      <w:r w:rsidR="007F3782">
        <w:t>node size</w:t>
      </w:r>
      <w:r w:rsidR="001F14E1">
        <w:t xml:space="preserve"> per round. The </w:t>
      </w:r>
      <w:r w:rsidR="00174EA2">
        <w:t>influence</w:t>
      </w:r>
      <w:r w:rsidR="00BC70D9">
        <w:t xml:space="preserve"> of abnormal node</w:t>
      </w:r>
      <w:r w:rsidR="00DA5730">
        <w:t xml:space="preserve"> size</w:t>
      </w:r>
      <w:r w:rsidR="00BC70D9">
        <w:t xml:space="preserve"> in this case still exists</w:t>
      </w:r>
      <w:r w:rsidR="00174EA2">
        <w:t xml:space="preserve">. </w:t>
      </w:r>
      <w:r w:rsidR="00D522EB">
        <w:t xml:space="preserve">Loss of ‘10%-10’ </w:t>
      </w:r>
      <w:r w:rsidR="00E86951">
        <w:t>stop decreasing</w:t>
      </w:r>
      <w:r w:rsidR="00D522EB">
        <w:t xml:space="preserve"> at earlier rounds than ’1%-1’.</w:t>
      </w:r>
    </w:p>
    <w:p w:rsidR="00E37463" w:rsidRDefault="009722A1" w:rsidP="0021360C">
      <w:pPr>
        <w:jc w:val="center"/>
      </w:pPr>
      <w:r>
        <w:rPr>
          <w:noProof/>
        </w:rPr>
        <w:drawing>
          <wp:inline distT="0" distB="0" distL="0" distR="0">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rsidR="00E37463" w:rsidRDefault="00060392" w:rsidP="00544E9B">
      <w:pPr>
        <w:jc w:val="center"/>
      </w:pPr>
      <w:r>
        <w:rPr>
          <w:rFonts w:hint="eastAsia"/>
        </w:rPr>
        <w:t>F</w:t>
      </w:r>
      <w:r>
        <w:t>igure 5</w:t>
      </w:r>
    </w:p>
    <w:p w:rsidR="00544E9B" w:rsidRDefault="001A5496" w:rsidP="00544E9B">
      <w:pPr>
        <w:jc w:val="center"/>
      </w:pPr>
      <w:r w:rsidRPr="00DF5F03">
        <w:rPr>
          <w:rFonts w:hint="eastAsia"/>
          <w:sz w:val="18"/>
          <w:szCs w:val="18"/>
        </w:rPr>
        <w:t>A</w:t>
      </w:r>
      <w:r w:rsidRPr="00DF5F03">
        <w:rPr>
          <w:sz w:val="18"/>
          <w:szCs w:val="18"/>
        </w:rPr>
        <w:t xml:space="preserve">ccuracy curve of testing results. </w:t>
      </w:r>
      <w:r w:rsidR="000239BD" w:rsidRPr="00DF5F03">
        <w:rPr>
          <w:sz w:val="18"/>
          <w:szCs w:val="18"/>
        </w:rPr>
        <w:t>X axis represents global rounds and Y axis represents accuracy (window size equals to 21)</w:t>
      </w:r>
      <w:r w:rsidR="00D60884">
        <w:rPr>
          <w:sz w:val="18"/>
          <w:szCs w:val="18"/>
        </w:rPr>
        <w:t>, tested with 4</w:t>
      </w:r>
      <w:r w:rsidR="00652395">
        <w:rPr>
          <w:sz w:val="18"/>
          <w:szCs w:val="18"/>
        </w:rPr>
        <w:t>0</w:t>
      </w:r>
      <w:r w:rsidR="00D60884">
        <w:rPr>
          <w:sz w:val="18"/>
          <w:szCs w:val="18"/>
        </w:rPr>
        <w:t>k dataset under IID circumstance</w:t>
      </w:r>
      <w:r w:rsidR="000239BD" w:rsidRPr="00DF5F03">
        <w:rPr>
          <w:sz w:val="18"/>
          <w:szCs w:val="18"/>
        </w:rPr>
        <w:t xml:space="preserve">. </w:t>
      </w:r>
      <w:r w:rsidR="00EF42F8" w:rsidRPr="00DF5F03">
        <w:rPr>
          <w:sz w:val="18"/>
          <w:szCs w:val="18"/>
        </w:rPr>
        <w:t xml:space="preserve">‘0’ represents no poisoning to the system. ‘1%-1’, ‘3%-1’ and ‘10%-1’ represents abnormal node of size 1%’, ‘3%’ and ‘10%’ </w:t>
      </w:r>
      <w:r w:rsidR="00147AD6" w:rsidRPr="00DF5F03">
        <w:rPr>
          <w:sz w:val="18"/>
          <w:szCs w:val="18"/>
        </w:rPr>
        <w:t>to</w:t>
      </w:r>
      <w:r w:rsidR="00EF42F8" w:rsidRPr="00DF5F03">
        <w:rPr>
          <w:sz w:val="18"/>
          <w:szCs w:val="18"/>
        </w:rPr>
        <w:t xml:space="preserve"> poison the system by every epoch. </w:t>
      </w:r>
      <w:r w:rsidR="00147AD6" w:rsidRPr="00DF5F03">
        <w:rPr>
          <w:sz w:val="18"/>
          <w:szCs w:val="18"/>
        </w:rPr>
        <w:t>‘3%-3’ and ‘10%-10’ represents abnormal node of size ‘3%’ and ‘10%’ to poison the system by every 3 or 10 epochs. The average poisoning size per epoch of ‘3%-3’ and ‘10%-10’ is the same as ‘1%-1’</w:t>
      </w:r>
      <w:r w:rsidR="007353C6" w:rsidRPr="00DF5F03">
        <w:rPr>
          <w:sz w:val="18"/>
          <w:szCs w:val="18"/>
        </w:rPr>
        <w:t>.</w:t>
      </w:r>
    </w:p>
    <w:p w:rsidR="00F82A9B" w:rsidRDefault="00002AEE" w:rsidP="00242ACE">
      <w:r>
        <w:t>Models trained with l</w:t>
      </w:r>
      <w:r w:rsidR="00016440">
        <w:t>arge data</w:t>
      </w:r>
      <w:r w:rsidR="00A2575E">
        <w:t>set</w:t>
      </w:r>
      <w:r w:rsidR="00016440">
        <w:t xml:space="preserve"> </w:t>
      </w:r>
      <w:r>
        <w:t>seems to have higher</w:t>
      </w:r>
      <w:r w:rsidR="00016440">
        <w:t xml:space="preserve"> tolerance to attack</w:t>
      </w:r>
      <w:r w:rsidR="002D48B0">
        <w:t>s</w:t>
      </w:r>
      <w:r w:rsidR="00016440">
        <w:t xml:space="preserve"> from abnormal nodes. In the case of </w:t>
      </w:r>
      <w:r w:rsidR="0003162C">
        <w:t>1</w:t>
      </w:r>
      <w:r w:rsidR="00016440">
        <w:t xml:space="preserve">% size abnormal node, we cannot observe performance </w:t>
      </w:r>
      <w:r w:rsidR="00016440" w:rsidRPr="00D96DEC">
        <w:t>degradation</w:t>
      </w:r>
      <w:r w:rsidR="00016440">
        <w:t xml:space="preserve"> in model trained with an IID </w:t>
      </w:r>
      <w:r w:rsidR="003B1875">
        <w:t>40k dataset</w:t>
      </w:r>
      <w:r w:rsidR="00016440">
        <w:t xml:space="preserve">, while this degradation is obvious in models trained with </w:t>
      </w:r>
      <w:r w:rsidR="0003162C">
        <w:t>4k</w:t>
      </w:r>
      <w:r w:rsidR="00016440">
        <w:t xml:space="preserve"> data</w:t>
      </w:r>
      <w:r w:rsidR="009A343F">
        <w:t>set</w:t>
      </w:r>
      <w:r w:rsidR="00016440">
        <w:t>.</w:t>
      </w:r>
      <w:r w:rsidR="00B37D7A">
        <w:t xml:space="preserve"> </w:t>
      </w:r>
      <w:r w:rsidR="0003162C">
        <w:t xml:space="preserve">On the other hand, no obvious </w:t>
      </w:r>
      <w:r w:rsidR="00956FE1">
        <w:t xml:space="preserve">decrease </w:t>
      </w:r>
      <w:r w:rsidR="0003162C">
        <w:t>pattern among non-IID groups has been observed.</w:t>
      </w:r>
      <w:r w:rsidR="00263613">
        <w:t xml:space="preserve"> Though we have observed slight decrease in non-IID groups, the decrease does not appear much serious in 2 class than 5 class non-IID.</w:t>
      </w:r>
    </w:p>
    <w:p w:rsidR="00464A5A" w:rsidRDefault="00464A5A" w:rsidP="0066502A">
      <w:pPr>
        <w:jc w:val="center"/>
      </w:pPr>
      <w:r>
        <w:rPr>
          <w:noProof/>
        </w:rPr>
        <w:lastRenderedPageBreak/>
        <w:drawing>
          <wp:inline distT="0" distB="0" distL="0" distR="0" wp14:anchorId="62388320" wp14:editId="2D0B4455">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sidR="0003162C">
        <w:rPr>
          <w:rFonts w:hint="eastAsia"/>
          <w:noProof/>
        </w:rPr>
        <w:drawing>
          <wp:inline distT="0" distB="0" distL="0" distR="0">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rsidR="0066502A" w:rsidRDefault="0066502A" w:rsidP="0066502A">
      <w:pPr>
        <w:jc w:val="center"/>
      </w:pPr>
      <w:r>
        <w:rPr>
          <w:rFonts w:hint="eastAsia"/>
        </w:rPr>
        <w:t>F</w:t>
      </w:r>
      <w:r>
        <w:t>igure 6</w:t>
      </w:r>
    </w:p>
    <w:p w:rsidR="00464A5A" w:rsidRPr="00745DB4" w:rsidRDefault="00D74584" w:rsidP="00745DB4">
      <w:pPr>
        <w:jc w:val="center"/>
        <w:rPr>
          <w:sz w:val="18"/>
          <w:szCs w:val="18"/>
        </w:rPr>
      </w:pPr>
      <w:r w:rsidRPr="00DF5F03">
        <w:rPr>
          <w:rFonts w:hint="eastAsia"/>
          <w:sz w:val="18"/>
          <w:szCs w:val="18"/>
        </w:rPr>
        <w:t>A</w:t>
      </w:r>
      <w:r w:rsidRPr="00DF5F03">
        <w:rPr>
          <w:sz w:val="18"/>
          <w:szCs w:val="18"/>
        </w:rPr>
        <w:t>ccuracy curve of testing results. X axis represents global rounds and Y axis represents accuracy (window size equals to 21)</w:t>
      </w:r>
      <w:r w:rsidR="00354069">
        <w:rPr>
          <w:sz w:val="18"/>
          <w:szCs w:val="18"/>
        </w:rPr>
        <w:t>.</w:t>
      </w:r>
      <w:r w:rsidR="00D303FA" w:rsidRPr="00DF5F03">
        <w:rPr>
          <w:sz w:val="18"/>
          <w:szCs w:val="18"/>
        </w:rPr>
        <w:t xml:space="preserve"> </w:t>
      </w:r>
      <w:r w:rsidR="005E4F62">
        <w:rPr>
          <w:sz w:val="18"/>
          <w:szCs w:val="18"/>
        </w:rPr>
        <w:t>T</w:t>
      </w:r>
      <w:r w:rsidR="00D303FA" w:rsidRPr="00DF5F03">
        <w:rPr>
          <w:sz w:val="18"/>
          <w:szCs w:val="18"/>
        </w:rPr>
        <w:t xml:space="preserve">he unlabeled light blue line is the original curve without any poisoning for each </w:t>
      </w:r>
      <w:r w:rsidR="00FB238E" w:rsidRPr="00DF5F03">
        <w:rPr>
          <w:sz w:val="18"/>
          <w:szCs w:val="18"/>
        </w:rPr>
        <w:t>case</w:t>
      </w:r>
      <w:r w:rsidRPr="00DF5F03">
        <w:rPr>
          <w:sz w:val="18"/>
          <w:szCs w:val="18"/>
        </w:rPr>
        <w:t xml:space="preserve">. </w:t>
      </w:r>
      <w:r w:rsidR="00AA3EFF" w:rsidRPr="00DF5F03">
        <w:rPr>
          <w:rFonts w:hint="eastAsia"/>
          <w:sz w:val="18"/>
          <w:szCs w:val="18"/>
        </w:rPr>
        <w:t>L</w:t>
      </w:r>
      <w:r w:rsidR="00AA3EFF" w:rsidRPr="00DF5F03">
        <w:rPr>
          <w:sz w:val="18"/>
          <w:szCs w:val="18"/>
        </w:rPr>
        <w:t xml:space="preserve">eft: </w:t>
      </w:r>
      <w:r w:rsidR="00A93F66" w:rsidRPr="00DF5F03">
        <w:rPr>
          <w:sz w:val="18"/>
          <w:szCs w:val="18"/>
        </w:rPr>
        <w:t xml:space="preserve">Poisoned by abnormal node of size ‘1%’ </w:t>
      </w:r>
      <w:r w:rsidR="00D46DA3">
        <w:rPr>
          <w:sz w:val="18"/>
          <w:szCs w:val="18"/>
        </w:rPr>
        <w:t>by</w:t>
      </w:r>
      <w:r w:rsidR="00A93F66" w:rsidRPr="00DF5F03">
        <w:rPr>
          <w:sz w:val="18"/>
          <w:szCs w:val="18"/>
        </w:rPr>
        <w:t xml:space="preserve"> every round with 40k dataset. </w:t>
      </w:r>
      <w:r w:rsidR="00206D1E" w:rsidRPr="00DF5F03">
        <w:rPr>
          <w:sz w:val="18"/>
          <w:szCs w:val="18"/>
        </w:rPr>
        <w:t>Compar</w:t>
      </w:r>
      <w:r w:rsidR="00206D1E">
        <w:rPr>
          <w:sz w:val="18"/>
          <w:szCs w:val="18"/>
        </w:rPr>
        <w:t>e</w:t>
      </w:r>
      <w:r w:rsidR="00206D1E" w:rsidRPr="00DF5F03">
        <w:rPr>
          <w:sz w:val="18"/>
          <w:szCs w:val="18"/>
        </w:rPr>
        <w:t xml:space="preserve"> </w:t>
      </w:r>
      <w:r w:rsidR="00A93F66" w:rsidRPr="00DF5F03">
        <w:rPr>
          <w:sz w:val="18"/>
          <w:szCs w:val="18"/>
        </w:rPr>
        <w:t xml:space="preserve">between non-IID classes. Right: </w:t>
      </w:r>
      <w:r w:rsidR="00F447C2" w:rsidRPr="00DF5F03">
        <w:rPr>
          <w:sz w:val="18"/>
          <w:szCs w:val="18"/>
        </w:rPr>
        <w:t xml:space="preserve">Poisoned by abnormal node of size ‘1%’ </w:t>
      </w:r>
      <w:r w:rsidR="00D46DA3">
        <w:rPr>
          <w:sz w:val="18"/>
          <w:szCs w:val="18"/>
        </w:rPr>
        <w:t>by</w:t>
      </w:r>
      <w:r w:rsidR="00F447C2" w:rsidRPr="00DF5F03">
        <w:rPr>
          <w:sz w:val="18"/>
          <w:szCs w:val="18"/>
        </w:rPr>
        <w:t xml:space="preserve"> every round under IID circumstance. Compar</w:t>
      </w:r>
      <w:r w:rsidR="00206D1E">
        <w:rPr>
          <w:sz w:val="18"/>
          <w:szCs w:val="18"/>
        </w:rPr>
        <w:t>e</w:t>
      </w:r>
      <w:r w:rsidR="00F447C2" w:rsidRPr="00DF5F03">
        <w:rPr>
          <w:sz w:val="18"/>
          <w:szCs w:val="18"/>
        </w:rPr>
        <w:t xml:space="preserve"> between 4k and 40k dataset.</w:t>
      </w:r>
    </w:p>
    <w:p w:rsidR="00931064" w:rsidRDefault="007F1C88" w:rsidP="00242ACE">
      <w:r>
        <w:rPr>
          <w:rFonts w:hint="eastAsia"/>
        </w:rPr>
        <w:t>I</w:t>
      </w:r>
      <w:r>
        <w:t xml:space="preserve">n some other cases, abnormal nodes may upload training results over dataset with shuffled label, which is called data poisoning. </w:t>
      </w:r>
      <w:r w:rsidR="00931064">
        <w:t>Testing results in data poisoning indicates that data poisoning is weaker than model poisoning.</w:t>
      </w:r>
    </w:p>
    <w:p w:rsidR="000D4A1A" w:rsidRDefault="000D4A1A" w:rsidP="000D4A1A">
      <w:pPr>
        <w:jc w:val="center"/>
      </w:pPr>
      <w:r>
        <w:rPr>
          <w:rFonts w:hint="eastAsia"/>
          <w:noProof/>
        </w:rPr>
        <w:drawing>
          <wp:inline distT="0" distB="0" distL="0" distR="0" wp14:anchorId="5BD866D9" wp14:editId="17EE7434">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rsidR="00354069" w:rsidRDefault="00354069" w:rsidP="000D4A1A">
      <w:pPr>
        <w:jc w:val="center"/>
      </w:pPr>
      <w:r>
        <w:rPr>
          <w:rFonts w:hint="eastAsia"/>
        </w:rPr>
        <w:t>F</w:t>
      </w:r>
      <w:r>
        <w:t>igure 7</w:t>
      </w:r>
    </w:p>
    <w:p w:rsidR="00931064" w:rsidRDefault="00354069" w:rsidP="00F17D18">
      <w:pPr>
        <w:jc w:val="center"/>
      </w:pPr>
      <w:r w:rsidRPr="00DF5F03">
        <w:rPr>
          <w:rFonts w:hint="eastAsia"/>
          <w:sz w:val="18"/>
          <w:szCs w:val="18"/>
        </w:rPr>
        <w:t>A</w:t>
      </w:r>
      <w:r w:rsidRPr="00DF5F03">
        <w:rPr>
          <w:sz w:val="18"/>
          <w:szCs w:val="18"/>
        </w:rPr>
        <w:t>ccuracy curve of testing results. X axis represents global rounds and Y axis represents accuracy (window size equals to 21)</w:t>
      </w:r>
      <w:r>
        <w:rPr>
          <w:sz w:val="18"/>
          <w:szCs w:val="18"/>
        </w:rPr>
        <w:t xml:space="preserve">. </w:t>
      </w:r>
      <w:r w:rsidR="00D46DA3" w:rsidRPr="00DF5F03">
        <w:rPr>
          <w:sz w:val="18"/>
          <w:szCs w:val="18"/>
        </w:rPr>
        <w:t>Poisoned by abnormal node of size</w:t>
      </w:r>
      <w:r w:rsidR="00D46DA3">
        <w:rPr>
          <w:sz w:val="18"/>
          <w:szCs w:val="18"/>
        </w:rPr>
        <w:t xml:space="preserve"> ‘3%’</w:t>
      </w:r>
      <w:r w:rsidR="00206D1E">
        <w:rPr>
          <w:sz w:val="18"/>
          <w:szCs w:val="18"/>
        </w:rPr>
        <w:t xml:space="preserve"> by every round with 40k dataset and under IID condition. </w:t>
      </w:r>
      <w:r w:rsidR="0067715E" w:rsidRPr="00DF5F03">
        <w:rPr>
          <w:sz w:val="18"/>
          <w:szCs w:val="18"/>
        </w:rPr>
        <w:t>Compar</w:t>
      </w:r>
      <w:r w:rsidR="0067715E">
        <w:rPr>
          <w:sz w:val="18"/>
          <w:szCs w:val="18"/>
        </w:rPr>
        <w:t xml:space="preserve">e between data poisoning and model poisoning. </w:t>
      </w:r>
    </w:p>
    <w:p w:rsidR="00242ACE" w:rsidRPr="00AB5378" w:rsidRDefault="00242ACE" w:rsidP="00242ACE">
      <w:pPr>
        <w:tabs>
          <w:tab w:val="num" w:pos="720"/>
        </w:tabs>
        <w:rPr>
          <w:b/>
          <w:bCs/>
          <w:i/>
          <w:iCs/>
        </w:rPr>
      </w:pPr>
      <w:r w:rsidRPr="00AB5378">
        <w:rPr>
          <w:rFonts w:hint="eastAsia"/>
          <w:b/>
          <w:bCs/>
          <w:i/>
          <w:iCs/>
        </w:rPr>
        <w:t>Data Dispersion</w:t>
      </w:r>
    </w:p>
    <w:p w:rsidR="004F4C28" w:rsidRDefault="004F4C28" w:rsidP="004F4C28">
      <w:r>
        <w:t>From</w:t>
      </w:r>
      <w:r w:rsidRPr="00EC4EB5">
        <w:t xml:space="preserve"> Figure </w:t>
      </w:r>
      <w:r w:rsidR="00EC4EB5" w:rsidRPr="00EC4EB5">
        <w:t>8</w:t>
      </w:r>
      <w:r w:rsidRPr="00EC4EB5">
        <w:t xml:space="preserve"> </w:t>
      </w:r>
      <w:r>
        <w:t>below we can see training with 40 client nodes is obviously slower than training with 10 client nodes while accuracy</w:t>
      </w:r>
      <w:r w:rsidR="00326991">
        <w:t xml:space="preserve"> at minimal loss</w:t>
      </w:r>
      <w:r>
        <w:t xml:space="preserve"> is not obviously affected. </w:t>
      </w:r>
      <w:r w:rsidR="00176A3B">
        <w:t xml:space="preserve">Statistical </w:t>
      </w:r>
      <w:r>
        <w:t>test</w:t>
      </w:r>
      <w:r w:rsidR="000C1C85">
        <w:t>s</w:t>
      </w:r>
      <w:r>
        <w:t xml:space="preserve"> </w:t>
      </w:r>
      <w:r w:rsidR="000C1C85">
        <w:t>are</w:t>
      </w:r>
      <w:r>
        <w:t xml:space="preserve"> applied and the result</w:t>
      </w:r>
      <w:r w:rsidR="00270143">
        <w:t>s</w:t>
      </w:r>
      <w:r>
        <w:t xml:space="preserve"> show a significance in speed (p-value=0.0059). Differences in </w:t>
      </w:r>
      <w:r w:rsidR="00326991">
        <w:t>accuracy at minimal loss</w:t>
      </w:r>
      <w:r>
        <w:t xml:space="preserve"> is not significant (p-value=0.71).</w:t>
      </w:r>
    </w:p>
    <w:p w:rsidR="00242ACE" w:rsidRDefault="004C5D9F" w:rsidP="008453ED">
      <w:pPr>
        <w:jc w:val="center"/>
      </w:pPr>
      <w:r>
        <w:rPr>
          <w:noProof/>
        </w:rPr>
        <w:lastRenderedPageBreak/>
        <w:drawing>
          <wp:inline distT="0" distB="0" distL="0" distR="0">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rsidR="00BE245D" w:rsidRDefault="00BE245D" w:rsidP="008453ED">
      <w:pPr>
        <w:jc w:val="center"/>
      </w:pPr>
      <w:r>
        <w:t>Figure 8</w:t>
      </w:r>
    </w:p>
    <w:p w:rsidR="003374CC" w:rsidRPr="0066323A" w:rsidRDefault="00BE245D" w:rsidP="0066323A">
      <w:pPr>
        <w:jc w:val="center"/>
        <w:rPr>
          <w:sz w:val="18"/>
          <w:szCs w:val="18"/>
        </w:rPr>
      </w:pPr>
      <w:r w:rsidRPr="009436DD">
        <w:rPr>
          <w:sz w:val="18"/>
          <w:szCs w:val="18"/>
        </w:rPr>
        <w:t>Box plot of round index</w:t>
      </w:r>
      <w:r w:rsidR="006C4182">
        <w:rPr>
          <w:sz w:val="18"/>
          <w:szCs w:val="18"/>
        </w:rPr>
        <w:t xml:space="preserve"> (Left) and a</w:t>
      </w:r>
      <w:r w:rsidR="006C4182" w:rsidRPr="00E23AFE">
        <w:rPr>
          <w:sz w:val="18"/>
          <w:szCs w:val="18"/>
        </w:rPr>
        <w:t>ccuracy (right)</w:t>
      </w:r>
      <w:r w:rsidRPr="00E23AFE">
        <w:rPr>
          <w:sz w:val="18"/>
          <w:szCs w:val="18"/>
        </w:rPr>
        <w:t xml:space="preserve"> where loss is minimum</w:t>
      </w:r>
      <w:r w:rsidR="003C2D60" w:rsidRPr="00E23AFE">
        <w:rPr>
          <w:sz w:val="18"/>
          <w:szCs w:val="18"/>
        </w:rPr>
        <w:t>, group by work</w:t>
      </w:r>
      <w:r w:rsidR="003C2D60" w:rsidRPr="009436DD">
        <w:rPr>
          <w:sz w:val="18"/>
          <w:szCs w:val="18"/>
        </w:rPr>
        <w:t>er number</w:t>
      </w:r>
      <w:r w:rsidR="00157FDF">
        <w:rPr>
          <w:sz w:val="18"/>
          <w:szCs w:val="18"/>
        </w:rPr>
        <w:t>,</w:t>
      </w:r>
      <w:r w:rsidR="001170E8">
        <w:rPr>
          <w:sz w:val="18"/>
          <w:szCs w:val="18"/>
        </w:rPr>
        <w:t xml:space="preserve"> includ</w:t>
      </w:r>
      <w:r w:rsidR="0082390F">
        <w:rPr>
          <w:sz w:val="18"/>
          <w:szCs w:val="18"/>
        </w:rPr>
        <w:t>ing</w:t>
      </w:r>
      <w:r w:rsidR="00157FDF">
        <w:rPr>
          <w:sz w:val="18"/>
          <w:szCs w:val="18"/>
        </w:rPr>
        <w:t xml:space="preserve"> </w:t>
      </w:r>
      <w:r w:rsidR="00A050F1">
        <w:rPr>
          <w:sz w:val="18"/>
          <w:szCs w:val="18"/>
        </w:rPr>
        <w:t xml:space="preserve">results of 2 class, 5 class and IID </w:t>
      </w:r>
      <w:r w:rsidR="00CB6F3E">
        <w:rPr>
          <w:sz w:val="18"/>
          <w:szCs w:val="18"/>
        </w:rPr>
        <w:t>circumstances</w:t>
      </w:r>
      <w:r w:rsidR="00373687">
        <w:rPr>
          <w:sz w:val="18"/>
          <w:szCs w:val="18"/>
        </w:rPr>
        <w:t xml:space="preserve"> </w:t>
      </w:r>
      <w:r w:rsidR="00A050F1">
        <w:rPr>
          <w:sz w:val="18"/>
          <w:szCs w:val="18"/>
        </w:rPr>
        <w:t>with 4k and 40k dataset</w:t>
      </w:r>
      <w:r w:rsidR="003C2D60" w:rsidRPr="009436DD">
        <w:rPr>
          <w:sz w:val="18"/>
          <w:szCs w:val="18"/>
        </w:rPr>
        <w:t xml:space="preserve">. </w:t>
      </w:r>
      <w:r w:rsidR="0018585C">
        <w:rPr>
          <w:sz w:val="18"/>
          <w:szCs w:val="18"/>
        </w:rPr>
        <w:t>Manipulations are</w:t>
      </w:r>
      <w:r w:rsidR="00504554" w:rsidRPr="009436DD">
        <w:rPr>
          <w:sz w:val="18"/>
          <w:szCs w:val="18"/>
        </w:rPr>
        <w:t xml:space="preserve"> performed on windowed testing accuracy and loss (window size equals to 21).</w:t>
      </w:r>
      <w:r w:rsidR="00A20261" w:rsidRPr="009436DD">
        <w:rPr>
          <w:sz w:val="18"/>
          <w:szCs w:val="18"/>
        </w:rPr>
        <w:t xml:space="preserve"> </w:t>
      </w:r>
    </w:p>
    <w:p w:rsidR="00EC4EB5" w:rsidRPr="00A673EF" w:rsidRDefault="00242ACE" w:rsidP="00A673EF">
      <w:pPr>
        <w:tabs>
          <w:tab w:val="num" w:pos="720"/>
        </w:tabs>
        <w:rPr>
          <w:b/>
          <w:bCs/>
          <w:i/>
          <w:iCs/>
        </w:rPr>
      </w:pPr>
      <w:r w:rsidRPr="00AB5378">
        <w:rPr>
          <w:rFonts w:hint="eastAsia"/>
          <w:b/>
          <w:bCs/>
          <w:i/>
          <w:iCs/>
        </w:rPr>
        <w:t>Delayed Update</w:t>
      </w:r>
    </w:p>
    <w:p w:rsidR="00C7258B" w:rsidRDefault="00C7258B" w:rsidP="00C7258B">
      <w:r>
        <w:t xml:space="preserve">Statistical tests are applied to show the difference between no-delay-node case and other situations. </w:t>
      </w:r>
      <w:r w:rsidR="00294BE4">
        <w:t>Statistical tests show</w:t>
      </w:r>
      <w:r>
        <w:t xml:space="preserve"> a significance between with or without delayed update in speed</w:t>
      </w:r>
      <w:r w:rsidR="00326991">
        <w:t xml:space="preserve"> to reach minimal loss</w:t>
      </w:r>
      <w:r>
        <w:t xml:space="preserve"> when delay speed is 3 and proportion between 20% to 25% (p-value=0.016). Surprisingly, this significance disappears as delay speed and proportion increases.</w:t>
      </w:r>
      <w:r>
        <w:rPr>
          <w:rFonts w:hint="eastAsia"/>
        </w:rPr>
        <w:t xml:space="preserve"> </w:t>
      </w:r>
      <w:r>
        <w:t>On the other hand, when grouped by delay proportion, there is also no significance between group ‘&lt;50’ and ‘50’ or ‘50’ and ‘&gt;50’</w:t>
      </w:r>
      <w:r w:rsidR="0002181A">
        <w:t>, making the trend in these two groups ambiguous.</w:t>
      </w:r>
    </w:p>
    <w:p w:rsidR="00C7258B" w:rsidRDefault="00C7258B" w:rsidP="00C7258B">
      <w:r>
        <w:t>When grouped by delay speed, a significance between group ‘3’ and ‘12’ has been detected. Effect on speed</w:t>
      </w:r>
      <w:r w:rsidR="00326991" w:rsidRPr="00326991">
        <w:t xml:space="preserve"> </w:t>
      </w:r>
      <w:r w:rsidR="00326991">
        <w:t>to reach minimal loss</w:t>
      </w:r>
      <w:r>
        <w:t xml:space="preserve"> from delayed nodes is very likely to be weakened when delay speed </w:t>
      </w:r>
      <w:r w:rsidR="00CE244A">
        <w:t>becomes</w:t>
      </w:r>
      <w:r w:rsidR="00C661F2">
        <w:t xml:space="preserve"> larger</w:t>
      </w:r>
      <w:r>
        <w:t xml:space="preserve">. </w:t>
      </w:r>
    </w:p>
    <w:p w:rsidR="00EC4EB5" w:rsidRDefault="00C7258B" w:rsidP="00034BB7">
      <w:r>
        <w:t xml:space="preserve">Also, </w:t>
      </w:r>
      <w:r w:rsidR="00326991">
        <w:t>accuracy at minimal loss</w:t>
      </w:r>
      <w:r>
        <w:t xml:space="preserve"> with delay proportion larger than 50 is reported to be significantly reduced (p-value=0.01 and 0.005). Delay speed does not obviously affect </w:t>
      </w:r>
      <w:r w:rsidR="00326991">
        <w:t>accuracy at minimal loss</w:t>
      </w:r>
      <w:r>
        <w:t>.</w:t>
      </w:r>
    </w:p>
    <w:p w:rsidR="001467D9" w:rsidRDefault="00341929" w:rsidP="00DA49FD">
      <w:pPr>
        <w:jc w:val="center"/>
      </w:pPr>
      <w:r>
        <w:rPr>
          <w:noProof/>
        </w:rPr>
        <w:drawing>
          <wp:inline distT="0" distB="0" distL="0" distR="0">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009D4223" w:rsidRPr="009D4223">
        <w:t xml:space="preserve"> </w:t>
      </w:r>
      <w:r w:rsidR="009D4223">
        <w:rPr>
          <w:noProof/>
        </w:rPr>
        <w:drawing>
          <wp:inline distT="0" distB="0" distL="0" distR="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rsidR="0035643E" w:rsidRDefault="0035643E" w:rsidP="00DA49FD">
      <w:pPr>
        <w:jc w:val="center"/>
      </w:pPr>
      <w:r>
        <w:rPr>
          <w:rFonts w:hint="eastAsia"/>
        </w:rPr>
        <w:t>F</w:t>
      </w:r>
      <w:r>
        <w:t>igure 9</w:t>
      </w:r>
    </w:p>
    <w:p w:rsidR="0035643E" w:rsidRPr="001B10B7" w:rsidRDefault="00157FDF" w:rsidP="001B10B7">
      <w:pPr>
        <w:jc w:val="center"/>
        <w:rPr>
          <w:sz w:val="18"/>
          <w:szCs w:val="18"/>
        </w:rPr>
      </w:pPr>
      <w:r w:rsidRPr="009436DD">
        <w:rPr>
          <w:sz w:val="18"/>
          <w:szCs w:val="18"/>
        </w:rPr>
        <w:lastRenderedPageBreak/>
        <w:t>Box plot of round index</w:t>
      </w:r>
      <w:r>
        <w:rPr>
          <w:sz w:val="18"/>
          <w:szCs w:val="18"/>
        </w:rPr>
        <w:t xml:space="preserve"> (Left) and accuracy (right)</w:t>
      </w:r>
      <w:r w:rsidRPr="009436DD">
        <w:rPr>
          <w:sz w:val="18"/>
          <w:szCs w:val="18"/>
        </w:rPr>
        <w:t xml:space="preserve"> where loss is minimum, group by </w:t>
      </w:r>
      <w:r>
        <w:rPr>
          <w:sz w:val="18"/>
          <w:szCs w:val="18"/>
        </w:rPr>
        <w:t>proportion of delayed nodes</w:t>
      </w:r>
      <w:r w:rsidR="00CA328E">
        <w:rPr>
          <w:sz w:val="18"/>
          <w:szCs w:val="18"/>
        </w:rPr>
        <w:t>, including results with 4k and</w:t>
      </w:r>
      <w:r w:rsidR="00B939B9">
        <w:rPr>
          <w:sz w:val="18"/>
          <w:szCs w:val="18"/>
        </w:rPr>
        <w:t xml:space="preserve"> </w:t>
      </w:r>
      <w:r w:rsidR="00CA328E">
        <w:rPr>
          <w:sz w:val="18"/>
          <w:szCs w:val="18"/>
        </w:rPr>
        <w:t xml:space="preserve">40k dataset when </w:t>
      </w:r>
      <w:r w:rsidR="00326991">
        <w:rPr>
          <w:sz w:val="18"/>
          <w:szCs w:val="18"/>
        </w:rPr>
        <w:t xml:space="preserve">delay </w:t>
      </w:r>
      <w:r w:rsidR="00CA328E">
        <w:rPr>
          <w:sz w:val="18"/>
          <w:szCs w:val="18"/>
        </w:rPr>
        <w:t>speed equals to 3.</w:t>
      </w:r>
      <w:r w:rsidR="001B10B7">
        <w:rPr>
          <w:rFonts w:hint="eastAsia"/>
          <w:sz w:val="18"/>
          <w:szCs w:val="18"/>
        </w:rPr>
        <w:t xml:space="preserve"> </w:t>
      </w:r>
      <w:r w:rsidR="0018585C">
        <w:rPr>
          <w:sz w:val="18"/>
          <w:szCs w:val="18"/>
        </w:rPr>
        <w:t>Manipulations are</w:t>
      </w:r>
      <w:r w:rsidRPr="009436DD">
        <w:rPr>
          <w:sz w:val="18"/>
          <w:szCs w:val="18"/>
        </w:rPr>
        <w:t xml:space="preserve"> performed on windowed testing accuracy and loss (window size equals to 21).</w:t>
      </w:r>
      <w:r>
        <w:rPr>
          <w:sz w:val="18"/>
          <w:szCs w:val="18"/>
        </w:rPr>
        <w:t xml:space="preserve"> ‘0’ means no delayed nodes in the system. </w:t>
      </w:r>
      <w:r w:rsidR="00DE71C4">
        <w:rPr>
          <w:sz w:val="18"/>
          <w:szCs w:val="18"/>
        </w:rPr>
        <w:t>‘&lt;50</w:t>
      </w:r>
      <w:r>
        <w:rPr>
          <w:sz w:val="18"/>
          <w:szCs w:val="18"/>
        </w:rPr>
        <w:t>’</w:t>
      </w:r>
      <w:r w:rsidR="00DE71C4">
        <w:rPr>
          <w:sz w:val="18"/>
          <w:szCs w:val="18"/>
        </w:rPr>
        <w:t xml:space="preserve"> represents delay proportion of 20% and 25% (for 4k and 40k dataset, respectively). ‘50’</w:t>
      </w:r>
      <w:r w:rsidR="00DE71C4" w:rsidRPr="00DE71C4">
        <w:rPr>
          <w:sz w:val="18"/>
          <w:szCs w:val="18"/>
        </w:rPr>
        <w:t xml:space="preserve"> </w:t>
      </w:r>
      <w:r w:rsidR="00DE71C4">
        <w:rPr>
          <w:sz w:val="18"/>
          <w:szCs w:val="18"/>
        </w:rPr>
        <w:t>represents delay proportion of 50%. ‘&gt;50’</w:t>
      </w:r>
      <w:r w:rsidR="00DE71C4" w:rsidRPr="00DE71C4">
        <w:rPr>
          <w:sz w:val="18"/>
          <w:szCs w:val="18"/>
        </w:rPr>
        <w:t xml:space="preserve"> </w:t>
      </w:r>
      <w:r w:rsidR="00DE71C4">
        <w:rPr>
          <w:sz w:val="18"/>
          <w:szCs w:val="18"/>
        </w:rPr>
        <w:t>represents delay proportion of75% and 80% (for 40k and 4k dataset, respectively).</w:t>
      </w:r>
    </w:p>
    <w:p w:rsidR="000328B6" w:rsidRDefault="00B85509" w:rsidP="00E61F09">
      <w:pPr>
        <w:jc w:val="center"/>
      </w:pPr>
      <w:r>
        <w:rPr>
          <w:noProof/>
        </w:rPr>
        <w:drawing>
          <wp:inline distT="0" distB="0" distL="0" distR="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sidR="00D21AEB">
        <w:rPr>
          <w:noProof/>
        </w:rPr>
        <w:drawing>
          <wp:inline distT="0" distB="0" distL="0" distR="0">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rsidR="001748AE" w:rsidRDefault="0035643E" w:rsidP="0035643E">
      <w:pPr>
        <w:jc w:val="center"/>
      </w:pPr>
      <w:r>
        <w:rPr>
          <w:rFonts w:hint="eastAsia"/>
        </w:rPr>
        <w:t>F</w:t>
      </w:r>
      <w:r>
        <w:t>igure 10</w:t>
      </w:r>
    </w:p>
    <w:p w:rsidR="0035643E" w:rsidRDefault="00157FDF" w:rsidP="00AA0D57">
      <w:pPr>
        <w:jc w:val="center"/>
      </w:pPr>
      <w:r w:rsidRPr="009436DD">
        <w:rPr>
          <w:sz w:val="18"/>
          <w:szCs w:val="18"/>
        </w:rPr>
        <w:t>Box plot of round index</w:t>
      </w:r>
      <w:r>
        <w:rPr>
          <w:sz w:val="18"/>
          <w:szCs w:val="18"/>
        </w:rPr>
        <w:t xml:space="preserve"> (Left) and accuracy (right)</w:t>
      </w:r>
      <w:r w:rsidRPr="009436DD">
        <w:rPr>
          <w:sz w:val="18"/>
          <w:szCs w:val="18"/>
        </w:rPr>
        <w:t xml:space="preserve"> where loss is minimum, group by </w:t>
      </w:r>
      <w:r w:rsidR="00125F69">
        <w:rPr>
          <w:sz w:val="18"/>
          <w:szCs w:val="18"/>
        </w:rPr>
        <w:t>delay speed</w:t>
      </w:r>
      <w:r w:rsidR="00B939B9">
        <w:rPr>
          <w:sz w:val="18"/>
          <w:szCs w:val="18"/>
        </w:rPr>
        <w:t>, including results with 4k and 40k dataset when proportion equals to 20% or 25%</w:t>
      </w:r>
      <w:r w:rsidR="00AC25CC">
        <w:rPr>
          <w:sz w:val="18"/>
          <w:szCs w:val="18"/>
        </w:rPr>
        <w:t xml:space="preserve"> (for 4k and 40k dataset, respectively)</w:t>
      </w:r>
      <w:r w:rsidR="00B939B9">
        <w:rPr>
          <w:sz w:val="18"/>
          <w:szCs w:val="18"/>
        </w:rPr>
        <w:t>.</w:t>
      </w:r>
      <w:r w:rsidR="00431A2B">
        <w:rPr>
          <w:sz w:val="18"/>
          <w:szCs w:val="18"/>
        </w:rPr>
        <w:t xml:space="preserve"> </w:t>
      </w:r>
      <w:r w:rsidR="0018585C">
        <w:rPr>
          <w:sz w:val="18"/>
          <w:szCs w:val="18"/>
        </w:rPr>
        <w:t>Manipulations are</w:t>
      </w:r>
      <w:r w:rsidRPr="009436DD">
        <w:rPr>
          <w:sz w:val="18"/>
          <w:szCs w:val="18"/>
        </w:rPr>
        <w:t xml:space="preserve"> performed on windowed testing accuracy and loss (window size equals to 21).</w:t>
      </w:r>
    </w:p>
    <w:p w:rsidR="00242ACE" w:rsidRPr="00AB5378" w:rsidRDefault="00242ACE" w:rsidP="00242ACE">
      <w:pPr>
        <w:tabs>
          <w:tab w:val="num" w:pos="720"/>
        </w:tabs>
        <w:rPr>
          <w:b/>
          <w:bCs/>
          <w:i/>
          <w:iCs/>
        </w:rPr>
      </w:pPr>
      <w:r w:rsidRPr="00AB5378">
        <w:rPr>
          <w:rFonts w:hint="eastAsia"/>
          <w:b/>
          <w:bCs/>
          <w:i/>
          <w:iCs/>
        </w:rPr>
        <w:t>Share data</w:t>
      </w:r>
    </w:p>
    <w:p w:rsidR="008E2A9B" w:rsidRDefault="00475E07" w:rsidP="00242ACE">
      <w:r>
        <w:t xml:space="preserve">In this </w:t>
      </w:r>
      <w:r w:rsidR="008E2A9B">
        <w:t xml:space="preserve">scenario we </w:t>
      </w:r>
      <w:r w:rsidR="00DB6F8C">
        <w:t>compare</w:t>
      </w:r>
      <w:r w:rsidR="008E2A9B">
        <w:t xml:space="preserve"> different methods </w:t>
      </w:r>
      <w:r w:rsidR="0038017B">
        <w:t>of using</w:t>
      </w:r>
      <w:r w:rsidR="008E2A9B">
        <w:t xml:space="preserve"> the shared data. As we mentioned before, each </w:t>
      </w:r>
      <w:r w:rsidR="005D56C7">
        <w:t>client</w:t>
      </w:r>
      <w:r w:rsidR="008E2A9B">
        <w:t xml:space="preserve"> owns a </w:t>
      </w:r>
      <w:r w:rsidR="001D7FD5">
        <w:t xml:space="preserve">mixed </w:t>
      </w:r>
      <w:r w:rsidR="008E2A9B">
        <w:t xml:space="preserve">pool of local and shared data. </w:t>
      </w:r>
      <w:r w:rsidR="004B24B8">
        <w:t>When the shared</w:t>
      </w:r>
      <w:r w:rsidR="0040573A">
        <w:t xml:space="preserve"> amount</w:t>
      </w:r>
      <w:r w:rsidR="004B24B8">
        <w:t xml:space="preserve"> is small, data in the pool is still unbalanced.</w:t>
      </w:r>
    </w:p>
    <w:p w:rsidR="001F2E49" w:rsidRDefault="008E2A9B" w:rsidP="000C3D16">
      <w:r w:rsidRPr="00CB4289">
        <w:t xml:space="preserve">Figure </w:t>
      </w:r>
      <w:r w:rsidR="0018585C" w:rsidRPr="00CB4289">
        <w:t>11</w:t>
      </w:r>
      <w:r w:rsidRPr="00CB4289">
        <w:t xml:space="preserve"> </w:t>
      </w:r>
      <w:r>
        <w:t xml:space="preserve">shows the results between directly </w:t>
      </w:r>
      <w:r w:rsidR="002B0ECF">
        <w:t>us</w:t>
      </w:r>
      <w:r w:rsidR="00B37602">
        <w:t>ing</w:t>
      </w:r>
      <w:r w:rsidR="002B0ECF">
        <w:t xml:space="preserve"> </w:t>
      </w:r>
      <w:r>
        <w:t xml:space="preserve">the </w:t>
      </w:r>
      <w:r w:rsidR="001D7FD5">
        <w:t>mixed dataset and do</w:t>
      </w:r>
      <w:r w:rsidR="00B37602">
        <w:t>ing</w:t>
      </w:r>
      <w:r w:rsidR="001D7FD5">
        <w:t xml:space="preserve"> resample on the mixed dataset</w:t>
      </w:r>
      <w:r w:rsidR="00922BAC">
        <w:t xml:space="preserve"> when sharing data is as large as 2.5% of total dataset</w:t>
      </w:r>
      <w:r w:rsidR="00C26CCF">
        <w:t>,</w:t>
      </w:r>
      <w:r w:rsidR="00C26CCF" w:rsidRPr="00C26CCF">
        <w:t xml:space="preserve"> </w:t>
      </w:r>
      <w:r w:rsidR="00C26CCF">
        <w:t>tested with 4</w:t>
      </w:r>
      <w:r w:rsidR="00514D3C">
        <w:t>0</w:t>
      </w:r>
      <w:r w:rsidR="00C26CCF">
        <w:t>k dataset under 1 class</w:t>
      </w:r>
      <w:r w:rsidR="003D10D3">
        <w:t xml:space="preserve"> and 5 class</w:t>
      </w:r>
      <w:r w:rsidR="00C26CCF">
        <w:t xml:space="preserve"> non-IID</w:t>
      </w:r>
      <w:r w:rsidR="001D7FD5">
        <w:t xml:space="preserve">. </w:t>
      </w:r>
      <w:r w:rsidR="009B7297">
        <w:t xml:space="preserve">Both methods </w:t>
      </w:r>
      <w:r w:rsidR="000C3D16">
        <w:t>perform</w:t>
      </w:r>
      <w:r w:rsidR="009B7297">
        <w:t xml:space="preserve"> better than without sharing data but still worse than IID case</w:t>
      </w:r>
      <w:r w:rsidR="00DC24EE">
        <w:t xml:space="preserve"> and are worse than without sharing case when the original data is not seriously non-IID</w:t>
      </w:r>
      <w:r w:rsidR="00F01264">
        <w:t xml:space="preserve"> (while in this case resample further worsen the performance)</w:t>
      </w:r>
      <w:r w:rsidR="00DC24EE">
        <w:t xml:space="preserve">. </w:t>
      </w:r>
      <w:r w:rsidR="006523D6">
        <w:t xml:space="preserve">The direct method performs better than the resample method in most cases. </w:t>
      </w:r>
      <w:r w:rsidR="00501560">
        <w:t>But when the model is over</w:t>
      </w:r>
      <w:r w:rsidR="004732F8">
        <w:t>-</w:t>
      </w:r>
      <w:r w:rsidR="00501560">
        <w:t>trained, i</w:t>
      </w:r>
      <w:r w:rsidR="00F170F8">
        <w:t xml:space="preserve">n </w:t>
      </w:r>
      <w:r w:rsidR="00501560">
        <w:t>1 class non-IID scenario</w:t>
      </w:r>
      <w:r w:rsidR="00F170F8">
        <w:t xml:space="preserve">, accuracy of direct method </w:t>
      </w:r>
      <w:r w:rsidR="00B07AD7">
        <w:t>decreases</w:t>
      </w:r>
      <w:r w:rsidR="00F170F8">
        <w:t xml:space="preserve"> sharply after overfitting</w:t>
      </w:r>
      <w:r w:rsidR="00A07FCB">
        <w:t xml:space="preserve"> while accuracy of the resample method can stay stable.</w:t>
      </w:r>
      <w:r w:rsidR="00226B2F">
        <w:t xml:space="preserve"> Testing results for sharing </w:t>
      </w:r>
      <w:r w:rsidR="00DC24EE">
        <w:t>more data</w:t>
      </w:r>
      <w:r w:rsidR="00226B2F">
        <w:t xml:space="preserve"> </w:t>
      </w:r>
      <w:r w:rsidR="003D5F46">
        <w:t>(</w:t>
      </w:r>
      <w:r w:rsidR="00226B2F">
        <w:t xml:space="preserve">with 4k dataset </w:t>
      </w:r>
      <w:r w:rsidR="003D5F46">
        <w:t xml:space="preserve">and </w:t>
      </w:r>
      <w:r w:rsidR="00226B2F">
        <w:t xml:space="preserve">under </w:t>
      </w:r>
      <w:r w:rsidR="00DC24EE">
        <w:t xml:space="preserve">1 class </w:t>
      </w:r>
      <w:r w:rsidR="00226B2F">
        <w:t>non-IID</w:t>
      </w:r>
      <w:r w:rsidR="003D5F46">
        <w:t>)</w:t>
      </w:r>
      <w:r w:rsidR="00226B2F">
        <w:t xml:space="preserve"> behaves similarly as sharing </w:t>
      </w:r>
      <w:r w:rsidR="00DC24EE">
        <w:t>2.5</w:t>
      </w:r>
      <w:r w:rsidR="00226B2F">
        <w:t xml:space="preserve">% under </w:t>
      </w:r>
      <w:r w:rsidR="00DC24EE">
        <w:t>slight</w:t>
      </w:r>
      <w:r w:rsidR="003970D7">
        <w:t>ly</w:t>
      </w:r>
      <w:r w:rsidR="00226B2F">
        <w:t xml:space="preserve"> non-IID</w:t>
      </w:r>
      <w:r w:rsidR="005E06FE">
        <w:t xml:space="preserve"> case</w:t>
      </w:r>
      <w:r w:rsidR="00B66C6C">
        <w:t>s</w:t>
      </w:r>
      <w:r w:rsidR="00226B2F">
        <w:t xml:space="preserve"> (results in Appendix).</w:t>
      </w:r>
    </w:p>
    <w:p w:rsidR="005642DF" w:rsidRDefault="00D54CF5" w:rsidP="00EC055F">
      <w:pPr>
        <w:jc w:val="center"/>
      </w:pPr>
      <w:r>
        <w:rPr>
          <w:noProof/>
        </w:rPr>
        <w:lastRenderedPageBreak/>
        <w:drawing>
          <wp:inline distT="0" distB="0" distL="0" distR="0">
            <wp:extent cx="2409093" cy="1641195"/>
            <wp:effectExtent l="0" t="0" r="0" b="0"/>
            <wp:docPr id="15" name="图片 15" descr="C:\Users\12990\AppData\Local\Microsoft\Windows\INetCache\Content.MSO\B6377B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B6377BE4.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2356" cy="1663856"/>
                    </a:xfrm>
                    <a:prstGeom prst="rect">
                      <a:avLst/>
                    </a:prstGeom>
                    <a:noFill/>
                    <a:ln>
                      <a:noFill/>
                    </a:ln>
                  </pic:spPr>
                </pic:pic>
              </a:graphicData>
            </a:graphic>
          </wp:inline>
        </w:drawing>
      </w:r>
      <w:r w:rsidR="009B7297">
        <w:rPr>
          <w:noProof/>
        </w:rPr>
        <w:t xml:space="preserve"> </w:t>
      </w:r>
      <w:r>
        <w:rPr>
          <w:noProof/>
        </w:rPr>
        <w:drawing>
          <wp:inline distT="0" distB="0" distL="0" distR="0">
            <wp:extent cx="2391508" cy="1629215"/>
            <wp:effectExtent l="0" t="0" r="8890" b="0"/>
            <wp:docPr id="14" name="图片 14" descr="C:\Users\12990\AppData\Local\Microsoft\Windows\INetCache\Content.MSO\643E6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643E6E6.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25175" cy="1652151"/>
                    </a:xfrm>
                    <a:prstGeom prst="rect">
                      <a:avLst/>
                    </a:prstGeom>
                    <a:noFill/>
                    <a:ln>
                      <a:noFill/>
                    </a:ln>
                  </pic:spPr>
                </pic:pic>
              </a:graphicData>
            </a:graphic>
          </wp:inline>
        </w:drawing>
      </w:r>
    </w:p>
    <w:p w:rsidR="00B62D1C" w:rsidRDefault="00B62D1C" w:rsidP="00EC055F">
      <w:pPr>
        <w:jc w:val="center"/>
      </w:pPr>
      <w:r>
        <w:t>Figure 11</w:t>
      </w:r>
    </w:p>
    <w:p w:rsidR="00455966" w:rsidRDefault="00D60884" w:rsidP="00D36758">
      <w:pPr>
        <w:jc w:val="center"/>
      </w:pPr>
      <w:r w:rsidRPr="00DF5F03">
        <w:rPr>
          <w:rFonts w:hint="eastAsia"/>
          <w:sz w:val="18"/>
          <w:szCs w:val="18"/>
        </w:rPr>
        <w:t>A</w:t>
      </w:r>
      <w:r w:rsidRPr="00DF5F03">
        <w:rPr>
          <w:sz w:val="18"/>
          <w:szCs w:val="18"/>
        </w:rPr>
        <w:t>ccuracy curve of testing results. X axis represents global rounds and Y axis represents accuracy (window size equals to 21)</w:t>
      </w:r>
      <w:r w:rsidR="00B504AF">
        <w:rPr>
          <w:sz w:val="18"/>
          <w:szCs w:val="18"/>
        </w:rPr>
        <w:t>,</w:t>
      </w:r>
      <w:r w:rsidR="00B504AF" w:rsidRPr="00B504AF">
        <w:rPr>
          <w:sz w:val="18"/>
          <w:szCs w:val="18"/>
        </w:rPr>
        <w:t xml:space="preserve"> </w:t>
      </w:r>
      <w:r w:rsidR="00B504AF">
        <w:rPr>
          <w:sz w:val="18"/>
          <w:szCs w:val="18"/>
        </w:rPr>
        <w:t>test</w:t>
      </w:r>
      <w:r w:rsidR="002615BE">
        <w:rPr>
          <w:sz w:val="18"/>
          <w:szCs w:val="18"/>
        </w:rPr>
        <w:t>ing</w:t>
      </w:r>
      <w:r w:rsidR="00B504AF">
        <w:rPr>
          <w:sz w:val="18"/>
          <w:szCs w:val="18"/>
        </w:rPr>
        <w:t xml:space="preserve"> with 4</w:t>
      </w:r>
      <w:r w:rsidR="00983070">
        <w:rPr>
          <w:sz w:val="18"/>
          <w:szCs w:val="18"/>
        </w:rPr>
        <w:t>0</w:t>
      </w:r>
      <w:r w:rsidR="00B504AF">
        <w:rPr>
          <w:sz w:val="18"/>
          <w:szCs w:val="18"/>
        </w:rPr>
        <w:t xml:space="preserve">k </w:t>
      </w:r>
      <w:r w:rsidR="00925F73">
        <w:rPr>
          <w:sz w:val="18"/>
          <w:szCs w:val="18"/>
        </w:rPr>
        <w:t>training set</w:t>
      </w:r>
      <w:r w:rsidR="00B504AF">
        <w:rPr>
          <w:sz w:val="18"/>
          <w:szCs w:val="18"/>
        </w:rPr>
        <w:t xml:space="preserve"> </w:t>
      </w:r>
      <w:r w:rsidR="00983070">
        <w:rPr>
          <w:sz w:val="18"/>
          <w:szCs w:val="18"/>
        </w:rPr>
        <w:t xml:space="preserve">and </w:t>
      </w:r>
      <w:r w:rsidR="00FC7613">
        <w:rPr>
          <w:sz w:val="18"/>
          <w:szCs w:val="18"/>
        </w:rPr>
        <w:t xml:space="preserve">2.5 % </w:t>
      </w:r>
      <w:r w:rsidR="00983070">
        <w:rPr>
          <w:sz w:val="18"/>
          <w:szCs w:val="18"/>
        </w:rPr>
        <w:t>shared set</w:t>
      </w:r>
      <w:r>
        <w:rPr>
          <w:sz w:val="18"/>
          <w:szCs w:val="18"/>
        </w:rPr>
        <w:t xml:space="preserve">. </w:t>
      </w:r>
      <w:r w:rsidR="003B559C">
        <w:rPr>
          <w:sz w:val="18"/>
          <w:szCs w:val="18"/>
        </w:rPr>
        <w:t xml:space="preserve">Left: </w:t>
      </w:r>
      <w:r w:rsidR="009B594E">
        <w:rPr>
          <w:sz w:val="18"/>
          <w:szCs w:val="18"/>
        </w:rPr>
        <w:t xml:space="preserve">Results for </w:t>
      </w:r>
      <w:r w:rsidR="00983070">
        <w:rPr>
          <w:sz w:val="18"/>
          <w:szCs w:val="18"/>
        </w:rPr>
        <w:t>1 class non-IID circumstance</w:t>
      </w:r>
      <w:r w:rsidR="009B594E">
        <w:rPr>
          <w:sz w:val="18"/>
          <w:szCs w:val="18"/>
        </w:rPr>
        <w:t xml:space="preserve">. Right: </w:t>
      </w:r>
      <w:r w:rsidR="00983070">
        <w:rPr>
          <w:sz w:val="18"/>
          <w:szCs w:val="18"/>
        </w:rPr>
        <w:t>Results for 5 class non-IID circumstance</w:t>
      </w:r>
      <w:r w:rsidR="009B594E">
        <w:rPr>
          <w:sz w:val="18"/>
          <w:szCs w:val="18"/>
        </w:rPr>
        <w:t>.</w:t>
      </w:r>
    </w:p>
    <w:p w:rsidR="00D41F69" w:rsidRDefault="004B24B8" w:rsidP="00242ACE">
      <w:r w:rsidRPr="00C665C9">
        <w:rPr>
          <w:rFonts w:hint="eastAsia"/>
        </w:rPr>
        <w:t>F</w:t>
      </w:r>
      <w:r w:rsidRPr="00C665C9">
        <w:t xml:space="preserve">igure </w:t>
      </w:r>
      <w:r w:rsidR="00C665C9" w:rsidRPr="00C665C9">
        <w:t>12</w:t>
      </w:r>
      <w:r w:rsidRPr="00C665C9">
        <w:t xml:space="preserve"> </w:t>
      </w:r>
      <w:r>
        <w:t>shows the result of replicating the small classes</w:t>
      </w:r>
      <w:r w:rsidR="00D16C4C">
        <w:t xml:space="preserve"> in the pool</w:t>
      </w:r>
      <w:r>
        <w:t xml:space="preserve"> to make</w:t>
      </w:r>
      <w:r w:rsidR="00D16C4C">
        <w:t xml:space="preserve"> labels balanced. This method performs </w:t>
      </w:r>
      <w:r w:rsidR="009304E4">
        <w:t xml:space="preserve">even </w:t>
      </w:r>
      <w:r w:rsidR="00D16C4C">
        <w:t>wors</w:t>
      </w:r>
      <w:r w:rsidR="00F03906">
        <w:t>e than the other two methods</w:t>
      </w:r>
      <w:r w:rsidR="00D16C4C">
        <w:t>.</w:t>
      </w:r>
    </w:p>
    <w:p w:rsidR="00B047AE" w:rsidRDefault="000A174E" w:rsidP="00006354">
      <w:pPr>
        <w:jc w:val="center"/>
      </w:pPr>
      <w:r>
        <w:rPr>
          <w:noProof/>
        </w:rPr>
        <w:drawing>
          <wp:inline distT="0" distB="0" distL="0" distR="0">
            <wp:extent cx="2502840" cy="1714500"/>
            <wp:effectExtent l="0" t="0" r="0" b="0"/>
            <wp:docPr id="56" name="图片 56" descr="C:\Users\12990\AppData\Local\Microsoft\Windows\INetCache\Content.MSO\3F2941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12990\AppData\Local\Microsoft\Windows\INetCache\Content.MSO\3F29411E.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4275" cy="1742884"/>
                    </a:xfrm>
                    <a:prstGeom prst="rect">
                      <a:avLst/>
                    </a:prstGeom>
                    <a:noFill/>
                    <a:ln>
                      <a:noFill/>
                    </a:ln>
                  </pic:spPr>
                </pic:pic>
              </a:graphicData>
            </a:graphic>
          </wp:inline>
        </w:drawing>
      </w:r>
    </w:p>
    <w:p w:rsidR="00B62D1C" w:rsidRDefault="00B62D1C" w:rsidP="00006354">
      <w:pPr>
        <w:jc w:val="center"/>
      </w:pPr>
      <w:r>
        <w:rPr>
          <w:rFonts w:hint="eastAsia"/>
        </w:rPr>
        <w:t>F</w:t>
      </w:r>
      <w:r>
        <w:t>igure 12</w:t>
      </w:r>
    </w:p>
    <w:p w:rsidR="00242ACE" w:rsidRPr="00683C08" w:rsidRDefault="00D60884" w:rsidP="00683C08">
      <w:pPr>
        <w:jc w:val="center"/>
        <w:rPr>
          <w:b/>
          <w:bCs/>
        </w:rPr>
      </w:pPr>
      <w:r w:rsidRPr="00DF5F03">
        <w:rPr>
          <w:rFonts w:hint="eastAsia"/>
          <w:sz w:val="18"/>
          <w:szCs w:val="18"/>
        </w:rPr>
        <w:t>A</w:t>
      </w:r>
      <w:r w:rsidRPr="00DF5F03">
        <w:rPr>
          <w:sz w:val="18"/>
          <w:szCs w:val="18"/>
        </w:rPr>
        <w:t>ccuracy curve of testing results. X axis represents global rounds and Y axis represents accuracy (window size equals to 21)</w:t>
      </w:r>
      <w:r w:rsidR="00B048DD">
        <w:rPr>
          <w:sz w:val="18"/>
          <w:szCs w:val="18"/>
        </w:rPr>
        <w:t xml:space="preserve">, </w:t>
      </w:r>
      <w:r w:rsidR="00437652">
        <w:rPr>
          <w:sz w:val="18"/>
          <w:szCs w:val="18"/>
        </w:rPr>
        <w:t>testing with 40k training set and 2.5 % shared set</w:t>
      </w:r>
      <w:r w:rsidR="00B048DD">
        <w:rPr>
          <w:sz w:val="18"/>
          <w:szCs w:val="18"/>
        </w:rPr>
        <w:t xml:space="preserve"> under 1 class non-IID circumstance for 200 epochs. </w:t>
      </w:r>
    </w:p>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683834" w:rsidRDefault="00683834" w:rsidP="00242ACE">
      <w:r>
        <w:rPr>
          <w:rFonts w:hint="eastAsia"/>
        </w:rPr>
        <w:t>W</w:t>
      </w:r>
      <w:r>
        <w:t xml:space="preserve">e </w:t>
      </w:r>
      <w:r w:rsidR="005D4C94">
        <w:t xml:space="preserve">have </w:t>
      </w:r>
      <w:r>
        <w:t>successfully performed the training on the cloud. The result shows that slightly non-IID and IID federated set behaves similarly. They perform worse than centralized training but better than training with the largest subset. Note that in Figure 13 we zoomed the Y axis to show much clearer difference</w:t>
      </w:r>
      <w:r w:rsidR="00326D7E">
        <w:t xml:space="preserve">, </w:t>
      </w:r>
      <w:r w:rsidR="006148D7">
        <w:t>the</w:t>
      </w:r>
      <w:r w:rsidR="00326D7E">
        <w:t xml:space="preserve"> not-zoomed </w:t>
      </w:r>
      <w:r w:rsidR="00705918">
        <w:t>results</w:t>
      </w:r>
      <w:r w:rsidR="00326D7E">
        <w:t xml:space="preserve"> are available in the appendix</w:t>
      </w:r>
      <w:r>
        <w:t xml:space="preserve">. </w:t>
      </w:r>
    </w:p>
    <w:p w:rsidR="00770983" w:rsidRDefault="00795F2A" w:rsidP="009325FA">
      <w:pPr>
        <w:jc w:val="center"/>
      </w:pPr>
      <w:r>
        <w:rPr>
          <w:noProof/>
        </w:rPr>
        <w:lastRenderedPageBreak/>
        <w:drawing>
          <wp:inline distT="0" distB="0" distL="0" distR="0">
            <wp:extent cx="2543907" cy="1615416"/>
            <wp:effectExtent l="0" t="0" r="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6800" cy="1674404"/>
                    </a:xfrm>
                    <a:prstGeom prst="rect">
                      <a:avLst/>
                    </a:prstGeom>
                    <a:noFill/>
                    <a:ln>
                      <a:noFill/>
                    </a:ln>
                  </pic:spPr>
                </pic:pic>
              </a:graphicData>
            </a:graphic>
          </wp:inline>
        </w:drawing>
      </w:r>
      <w:r>
        <w:rPr>
          <w:noProof/>
        </w:rPr>
        <w:t xml:space="preserve"> </w:t>
      </w:r>
    </w:p>
    <w:p w:rsidR="007C56BE" w:rsidRDefault="007C56BE" w:rsidP="009325FA">
      <w:pPr>
        <w:jc w:val="center"/>
      </w:pPr>
      <w:r>
        <w:rPr>
          <w:rFonts w:hint="eastAsia"/>
        </w:rPr>
        <w:t>F</w:t>
      </w:r>
      <w:r>
        <w:t>igure 13</w:t>
      </w:r>
    </w:p>
    <w:p w:rsidR="00242ACE" w:rsidRPr="00242ACE" w:rsidRDefault="004B0FEE" w:rsidP="004B0FEE">
      <w:pPr>
        <w:jc w:val="center"/>
      </w:pPr>
      <w:r w:rsidRPr="00DF5F03">
        <w:rPr>
          <w:rFonts w:hint="eastAsia"/>
          <w:sz w:val="18"/>
          <w:szCs w:val="18"/>
        </w:rPr>
        <w:t>A</w:t>
      </w:r>
      <w:r w:rsidRPr="00DF5F03">
        <w:rPr>
          <w:sz w:val="18"/>
          <w:szCs w:val="18"/>
        </w:rPr>
        <w:t>ccuracy curve of testing results. X axis represents global rounds and Y axis represents accuracy (window size equals to 21)</w:t>
      </w:r>
      <w:r>
        <w:rPr>
          <w:sz w:val="18"/>
          <w:szCs w:val="18"/>
        </w:rPr>
        <w:t xml:space="preserve">, tested with </w:t>
      </w:r>
      <w:r w:rsidRPr="004B0FEE">
        <w:rPr>
          <w:sz w:val="18"/>
          <w:szCs w:val="18"/>
        </w:rPr>
        <w:t>OIA-DDR dataset for 200 epochs.</w:t>
      </w:r>
    </w:p>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B719A2" w:rsidRPr="00BF5F58" w:rsidRDefault="00795F2A" w:rsidP="00DC48D8">
      <w:pPr>
        <w:rPr>
          <w:rFonts w:ascii="Times New Roman" w:hAnsi="Times New Roman" w:cs="Times New Roman"/>
          <w:sz w:val="24"/>
          <w:szCs w:val="24"/>
        </w:rPr>
      </w:pPr>
      <w:bookmarkStart w:id="1" w:name="_Hlk41634496"/>
      <w:r w:rsidRPr="00BF5F58">
        <w:rPr>
          <w:rFonts w:ascii="Times New Roman" w:hAnsi="Times New Roman" w:cs="Times New Roman"/>
          <w:sz w:val="24"/>
          <w:szCs w:val="24"/>
        </w:rPr>
        <w:t>From</w:t>
      </w:r>
      <w:r w:rsidR="0066098B" w:rsidRPr="00BF5F58">
        <w:rPr>
          <w:rFonts w:ascii="Times New Roman" w:hAnsi="Times New Roman" w:cs="Times New Roman"/>
          <w:sz w:val="24"/>
          <w:szCs w:val="24"/>
        </w:rPr>
        <w:t xml:space="preserve"> previous researches, </w:t>
      </w:r>
      <w:r w:rsidR="004F31DB" w:rsidRPr="00BF5F58">
        <w:rPr>
          <w:rFonts w:ascii="Times New Roman" w:hAnsi="Times New Roman" w:cs="Times New Roman"/>
          <w:sz w:val="24"/>
          <w:szCs w:val="24"/>
        </w:rPr>
        <w:t>we already know</w:t>
      </w:r>
      <w:r w:rsidR="00E9564E" w:rsidRPr="00BF5F58">
        <w:rPr>
          <w:rFonts w:ascii="Times New Roman" w:hAnsi="Times New Roman" w:cs="Times New Roman"/>
          <w:sz w:val="24"/>
          <w:szCs w:val="24"/>
        </w:rPr>
        <w:t xml:space="preserve"> that model or data poisoning can result in performance reduction </w:t>
      </w:r>
      <w:r w:rsidR="004F31DB" w:rsidRPr="00BF5F58">
        <w:rPr>
          <w:rFonts w:ascii="Times New Roman" w:hAnsi="Times New Roman" w:cs="Times New Roman"/>
          <w:sz w:val="24"/>
          <w:szCs w:val="24"/>
        </w:rPr>
        <w:t xml:space="preserve">and many defense methods is suggested </w:t>
      </w:r>
      <w:r w:rsidR="004F31DB" w:rsidRPr="00BF5F58">
        <w:rPr>
          <w:rFonts w:ascii="Times New Roman" w:hAnsi="Times New Roman" w:cs="Times New Roman"/>
          <w:sz w:val="24"/>
          <w:szCs w:val="24"/>
        </w:rPr>
        <w:fldChar w:fldCharType="begin"/>
      </w:r>
      <w:r w:rsidR="004F31DB" w:rsidRPr="00BF5F58">
        <w:rPr>
          <w:rFonts w:ascii="Times New Roman" w:hAnsi="Times New Roman" w:cs="Times New Roman"/>
          <w:sz w:val="24"/>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4F31DB" w:rsidRPr="00BF5F58">
        <w:rPr>
          <w:rFonts w:ascii="Times New Roman" w:hAnsi="Times New Roman" w:cs="Times New Roman"/>
          <w:sz w:val="24"/>
          <w:szCs w:val="24"/>
        </w:rPr>
        <w:fldChar w:fldCharType="separate"/>
      </w:r>
      <w:r w:rsidR="004F31DB" w:rsidRPr="00BF5F58">
        <w:rPr>
          <w:rFonts w:ascii="Times New Roman" w:eastAsia="等线" w:hAnsi="Times New Roman" w:cs="Times New Roman"/>
          <w:sz w:val="24"/>
          <w:szCs w:val="24"/>
        </w:rPr>
        <w:t xml:space="preserve">(Kairouz </w:t>
      </w:r>
      <w:r w:rsidR="004F31DB" w:rsidRPr="00BF5F58">
        <w:rPr>
          <w:rFonts w:ascii="Times New Roman" w:eastAsia="等线" w:hAnsi="Times New Roman" w:cs="Times New Roman"/>
          <w:i/>
          <w:iCs/>
          <w:sz w:val="24"/>
          <w:szCs w:val="24"/>
        </w:rPr>
        <w:t>et al.</w:t>
      </w:r>
      <w:r w:rsidR="004F31DB" w:rsidRPr="00BF5F58">
        <w:rPr>
          <w:rFonts w:ascii="Times New Roman" w:eastAsia="等线" w:hAnsi="Times New Roman" w:cs="Times New Roman"/>
          <w:sz w:val="24"/>
          <w:szCs w:val="24"/>
        </w:rPr>
        <w:t xml:space="preserve"> 2019)</w:t>
      </w:r>
      <w:r w:rsidR="004F31DB" w:rsidRPr="00BF5F58">
        <w:rPr>
          <w:rFonts w:ascii="Times New Roman" w:hAnsi="Times New Roman" w:cs="Times New Roman"/>
          <w:sz w:val="24"/>
          <w:szCs w:val="24"/>
        </w:rPr>
        <w:fldChar w:fldCharType="end"/>
      </w:r>
      <w:r w:rsidR="004F31DB" w:rsidRPr="00BF5F58">
        <w:rPr>
          <w:rFonts w:ascii="Times New Roman" w:hAnsi="Times New Roman" w:cs="Times New Roman"/>
          <w:sz w:val="24"/>
          <w:szCs w:val="24"/>
        </w:rPr>
        <w:t xml:space="preserve">. </w:t>
      </w:r>
      <w:r w:rsidR="00E9564E" w:rsidRPr="00BF5F58">
        <w:rPr>
          <w:rFonts w:ascii="Times New Roman" w:hAnsi="Times New Roman" w:cs="Times New Roman"/>
          <w:sz w:val="24"/>
          <w:szCs w:val="24"/>
        </w:rPr>
        <w:t xml:space="preserve">But we have not found a test to compare this effect in different </w:t>
      </w:r>
      <w:r w:rsidR="00531BE2" w:rsidRPr="00BF5F58">
        <w:rPr>
          <w:rFonts w:ascii="Times New Roman" w:hAnsi="Times New Roman" w:cs="Times New Roman"/>
          <w:sz w:val="24"/>
          <w:szCs w:val="24"/>
        </w:rPr>
        <w:t xml:space="preserve">training </w:t>
      </w:r>
      <w:r w:rsidR="00E9564E" w:rsidRPr="00BF5F58">
        <w:rPr>
          <w:rFonts w:ascii="Times New Roman" w:hAnsi="Times New Roman" w:cs="Times New Roman"/>
          <w:sz w:val="24"/>
          <w:szCs w:val="24"/>
        </w:rPr>
        <w:t xml:space="preserve">scenarios. </w:t>
      </w:r>
      <w:r w:rsidR="00434B37" w:rsidRPr="00BF5F58">
        <w:rPr>
          <w:rFonts w:ascii="Times New Roman" w:hAnsi="Times New Roman" w:cs="Times New Roman"/>
          <w:sz w:val="24"/>
          <w:szCs w:val="24"/>
        </w:rPr>
        <w:t xml:space="preserve">In </w:t>
      </w:r>
      <w:r w:rsidR="0066098B" w:rsidRPr="00BF5F58">
        <w:rPr>
          <w:rFonts w:ascii="Times New Roman" w:hAnsi="Times New Roman" w:cs="Times New Roman"/>
          <w:sz w:val="24"/>
          <w:szCs w:val="24"/>
        </w:rPr>
        <w:t>our testing</w:t>
      </w:r>
      <w:r w:rsidR="00C71F75" w:rsidRPr="00BF5F58">
        <w:rPr>
          <w:rFonts w:ascii="Times New Roman" w:hAnsi="Times New Roman" w:cs="Times New Roman"/>
          <w:sz w:val="24"/>
          <w:szCs w:val="24"/>
        </w:rPr>
        <w:t xml:space="preserve">, we </w:t>
      </w:r>
      <w:r w:rsidR="00434B37" w:rsidRPr="00BF5F58">
        <w:rPr>
          <w:rFonts w:ascii="Times New Roman" w:hAnsi="Times New Roman" w:cs="Times New Roman"/>
          <w:sz w:val="24"/>
          <w:szCs w:val="24"/>
        </w:rPr>
        <w:t xml:space="preserve">have observed that model poisoned by the same average strength per round (‘1%-1’, ’3%-3’ and ‘10%-10’) have similar behavior. We have also observed a stronger </w:t>
      </w:r>
      <w:r w:rsidR="005B71E8" w:rsidRPr="00BF5F58">
        <w:rPr>
          <w:rFonts w:ascii="Times New Roman" w:hAnsi="Times New Roman" w:cs="Times New Roman"/>
          <w:sz w:val="24"/>
          <w:szCs w:val="24"/>
        </w:rPr>
        <w:t>resistance to model poisoning</w:t>
      </w:r>
      <w:r w:rsidR="00434B37" w:rsidRPr="00BF5F58">
        <w:rPr>
          <w:rFonts w:ascii="Times New Roman" w:hAnsi="Times New Roman" w:cs="Times New Roman"/>
          <w:sz w:val="24"/>
          <w:szCs w:val="24"/>
        </w:rPr>
        <w:t xml:space="preserve"> when training with larger dataset and </w:t>
      </w:r>
      <w:r w:rsidR="005B71E8" w:rsidRPr="00BF5F58">
        <w:rPr>
          <w:rFonts w:ascii="Times New Roman" w:hAnsi="Times New Roman" w:cs="Times New Roman"/>
          <w:sz w:val="24"/>
          <w:szCs w:val="24"/>
        </w:rPr>
        <w:t xml:space="preserve">a weaker effect </w:t>
      </w:r>
      <w:r w:rsidR="00CE5059" w:rsidRPr="00BF5F58">
        <w:rPr>
          <w:rFonts w:ascii="Times New Roman" w:hAnsi="Times New Roman" w:cs="Times New Roman"/>
          <w:sz w:val="24"/>
          <w:szCs w:val="24"/>
        </w:rPr>
        <w:t>of</w:t>
      </w:r>
      <w:r w:rsidR="005B71E8" w:rsidRPr="00BF5F58">
        <w:rPr>
          <w:rFonts w:ascii="Times New Roman" w:hAnsi="Times New Roman" w:cs="Times New Roman"/>
          <w:sz w:val="24"/>
          <w:szCs w:val="24"/>
        </w:rPr>
        <w:t xml:space="preserve"> data poisoning</w:t>
      </w:r>
      <w:r w:rsidR="009F3882" w:rsidRPr="00BF5F58">
        <w:rPr>
          <w:rFonts w:ascii="Times New Roman" w:hAnsi="Times New Roman" w:cs="Times New Roman"/>
          <w:sz w:val="24"/>
          <w:szCs w:val="24"/>
        </w:rPr>
        <w:t>.</w:t>
      </w:r>
      <w:r w:rsidR="00A40FD8" w:rsidRPr="00BF5F58">
        <w:rPr>
          <w:rFonts w:ascii="Times New Roman" w:hAnsi="Times New Roman" w:cs="Times New Roman"/>
          <w:sz w:val="24"/>
          <w:szCs w:val="24"/>
        </w:rPr>
        <w:t xml:space="preserve"> </w:t>
      </w:r>
      <w:r w:rsidR="00205482" w:rsidRPr="00BF5F58">
        <w:rPr>
          <w:rFonts w:ascii="Times New Roman" w:hAnsi="Times New Roman" w:cs="Times New Roman"/>
          <w:sz w:val="24"/>
          <w:szCs w:val="24"/>
        </w:rPr>
        <w:t xml:space="preserve">These results may indicate that when defense methods are not working for our system </w:t>
      </w:r>
      <w:r w:rsidR="003F0A9F" w:rsidRPr="00BF5F58">
        <w:rPr>
          <w:rFonts w:ascii="Times New Roman" w:hAnsi="Times New Roman" w:cs="Times New Roman"/>
          <w:sz w:val="24"/>
          <w:szCs w:val="24"/>
        </w:rPr>
        <w:t>and checking at every round</w:t>
      </w:r>
      <w:r w:rsidR="00205482" w:rsidRPr="00BF5F58">
        <w:rPr>
          <w:rFonts w:ascii="Times New Roman" w:hAnsi="Times New Roman" w:cs="Times New Roman"/>
          <w:sz w:val="24"/>
          <w:szCs w:val="24"/>
        </w:rPr>
        <w:t xml:space="preserve"> </w:t>
      </w:r>
      <w:r w:rsidR="003F0A9F" w:rsidRPr="00BF5F58">
        <w:rPr>
          <w:rFonts w:ascii="Times New Roman" w:hAnsi="Times New Roman" w:cs="Times New Roman"/>
          <w:sz w:val="24"/>
          <w:szCs w:val="24"/>
        </w:rPr>
        <w:t>is</w:t>
      </w:r>
      <w:r w:rsidR="00205482" w:rsidRPr="00BF5F58">
        <w:rPr>
          <w:rFonts w:ascii="Times New Roman" w:hAnsi="Times New Roman" w:cs="Times New Roman"/>
          <w:sz w:val="24"/>
          <w:szCs w:val="24"/>
        </w:rPr>
        <w:t xml:space="preserve"> too costly, we can </w:t>
      </w:r>
      <w:r w:rsidR="003F0A9F" w:rsidRPr="00BF5F58">
        <w:rPr>
          <w:rFonts w:ascii="Times New Roman" w:hAnsi="Times New Roman" w:cs="Times New Roman"/>
          <w:sz w:val="24"/>
          <w:szCs w:val="24"/>
        </w:rPr>
        <w:t xml:space="preserve">reduce the checking frequency for very small nodes since their influence are relatively small.  </w:t>
      </w:r>
    </w:p>
    <w:p w:rsidR="0049092F" w:rsidRPr="00BF5F58" w:rsidRDefault="00B719A2" w:rsidP="00DC48D8">
      <w:pPr>
        <w:rPr>
          <w:rFonts w:ascii="Times New Roman" w:hAnsi="Times New Roman" w:cs="Times New Roman"/>
          <w:sz w:val="24"/>
          <w:szCs w:val="24"/>
        </w:rPr>
      </w:pPr>
      <w:r w:rsidRPr="00BF5F58">
        <w:rPr>
          <w:rFonts w:ascii="Times New Roman" w:hAnsi="Times New Roman" w:cs="Times New Roman"/>
          <w:sz w:val="24"/>
          <w:szCs w:val="24"/>
        </w:rPr>
        <w:t>In testing with delayed update, we have observed a decrease in speed to reach minimal loss when delay happened. This decrease in speed</w:t>
      </w:r>
      <w:r w:rsidR="003A55E7" w:rsidRPr="00BF5F58">
        <w:rPr>
          <w:rFonts w:ascii="Times New Roman" w:hAnsi="Times New Roman" w:cs="Times New Roman"/>
          <w:sz w:val="24"/>
          <w:szCs w:val="24"/>
        </w:rPr>
        <w:t xml:space="preserve"> to reach minimal loss</w:t>
      </w:r>
      <w:r w:rsidRPr="00BF5F58">
        <w:rPr>
          <w:rFonts w:ascii="Times New Roman" w:hAnsi="Times New Roman" w:cs="Times New Roman"/>
          <w:sz w:val="24"/>
          <w:szCs w:val="24"/>
        </w:rPr>
        <w:t xml:space="preserve"> seems to</w:t>
      </w:r>
      <w:r w:rsidR="00432162" w:rsidRPr="00BF5F58">
        <w:rPr>
          <w:rFonts w:ascii="Times New Roman" w:hAnsi="Times New Roman" w:cs="Times New Roman"/>
          <w:sz w:val="24"/>
          <w:szCs w:val="24"/>
        </w:rPr>
        <w:t xml:space="preserve"> be</w:t>
      </w:r>
      <w:r w:rsidRPr="00BF5F58">
        <w:rPr>
          <w:rFonts w:ascii="Times New Roman" w:hAnsi="Times New Roman" w:cs="Times New Roman"/>
          <w:sz w:val="24"/>
          <w:szCs w:val="24"/>
        </w:rPr>
        <w:t xml:space="preserve"> reduce</w:t>
      </w:r>
      <w:r w:rsidR="00432162" w:rsidRPr="00BF5F58">
        <w:rPr>
          <w:rFonts w:ascii="Times New Roman" w:hAnsi="Times New Roman" w:cs="Times New Roman"/>
          <w:sz w:val="24"/>
          <w:szCs w:val="24"/>
        </w:rPr>
        <w:t>d</w:t>
      </w:r>
      <w:r w:rsidRPr="00BF5F58">
        <w:rPr>
          <w:rFonts w:ascii="Times New Roman" w:hAnsi="Times New Roman" w:cs="Times New Roman"/>
          <w:sz w:val="24"/>
          <w:szCs w:val="24"/>
        </w:rPr>
        <w:t xml:space="preserve"> when delay speed increase. A possible explanation of this is </w:t>
      </w:r>
      <w:r w:rsidR="00432162" w:rsidRPr="00BF5F58">
        <w:rPr>
          <w:rFonts w:ascii="Times New Roman" w:hAnsi="Times New Roman" w:cs="Times New Roman"/>
          <w:sz w:val="24"/>
          <w:szCs w:val="24"/>
        </w:rPr>
        <w:t xml:space="preserve">that delayed nodes of larger speed </w:t>
      </w:r>
      <w:r w:rsidR="00B86543" w:rsidRPr="00BF5F58">
        <w:rPr>
          <w:rFonts w:ascii="Times New Roman" w:hAnsi="Times New Roman" w:cs="Times New Roman"/>
          <w:sz w:val="24"/>
          <w:szCs w:val="24"/>
        </w:rPr>
        <w:t>upload its weights at smaller frequency than others</w:t>
      </w:r>
      <w:r w:rsidR="0012002A" w:rsidRPr="00BF5F58">
        <w:rPr>
          <w:rFonts w:ascii="Times New Roman" w:hAnsi="Times New Roman" w:cs="Times New Roman"/>
          <w:sz w:val="24"/>
          <w:szCs w:val="24"/>
        </w:rPr>
        <w:t xml:space="preserve">. </w:t>
      </w:r>
      <w:r w:rsidR="00942F6F" w:rsidRPr="00BF5F58">
        <w:rPr>
          <w:rFonts w:ascii="Times New Roman" w:hAnsi="Times New Roman" w:cs="Times New Roman"/>
          <w:sz w:val="24"/>
          <w:szCs w:val="24"/>
        </w:rPr>
        <w:t>Due to the ambiguous statistical results, we are</w:t>
      </w:r>
      <w:r w:rsidR="00C02C7B" w:rsidRPr="00BF5F58">
        <w:rPr>
          <w:rFonts w:ascii="Times New Roman" w:hAnsi="Times New Roman" w:cs="Times New Roman"/>
          <w:sz w:val="24"/>
          <w:szCs w:val="24"/>
        </w:rPr>
        <w:t xml:space="preserve"> still</w:t>
      </w:r>
      <w:r w:rsidR="00942F6F" w:rsidRPr="00BF5F58">
        <w:rPr>
          <w:rFonts w:ascii="Times New Roman" w:hAnsi="Times New Roman" w:cs="Times New Roman"/>
          <w:sz w:val="24"/>
          <w:szCs w:val="24"/>
        </w:rPr>
        <w:t xml:space="preserve"> uncertain about </w:t>
      </w:r>
      <w:r w:rsidR="0049092F" w:rsidRPr="00BF5F58">
        <w:rPr>
          <w:rFonts w:ascii="Times New Roman" w:hAnsi="Times New Roman" w:cs="Times New Roman"/>
          <w:sz w:val="24"/>
          <w:szCs w:val="24"/>
        </w:rPr>
        <w:t xml:space="preserve">larger </w:t>
      </w:r>
      <w:r w:rsidR="00C02C7B" w:rsidRPr="00BF5F58">
        <w:rPr>
          <w:rFonts w:ascii="Times New Roman" w:hAnsi="Times New Roman" w:cs="Times New Roman"/>
          <w:sz w:val="24"/>
          <w:szCs w:val="24"/>
        </w:rPr>
        <w:t>delay proportion’s effect on speed to reach minimal loss.</w:t>
      </w:r>
      <w:r w:rsidR="0049092F" w:rsidRPr="00BF5F58">
        <w:rPr>
          <w:rFonts w:ascii="Times New Roman" w:hAnsi="Times New Roman" w:cs="Times New Roman"/>
          <w:sz w:val="24"/>
          <w:szCs w:val="24"/>
        </w:rPr>
        <w:t xml:space="preserve"> The situation of ‘&gt;50’ can be viewed as some small proportion of nodes acting in faster speed than the others, while the whole system is 3 times slower than the original one. Logically, it should act slower, but we cannot </w:t>
      </w:r>
      <w:r w:rsidR="00975DA4" w:rsidRPr="00BF5F58">
        <w:rPr>
          <w:rFonts w:ascii="Times New Roman" w:hAnsi="Times New Roman" w:cs="Times New Roman"/>
          <w:sz w:val="24"/>
          <w:szCs w:val="24"/>
        </w:rPr>
        <w:t>make conclusion</w:t>
      </w:r>
      <w:r w:rsidR="0049092F" w:rsidRPr="00BF5F58">
        <w:rPr>
          <w:rFonts w:ascii="Times New Roman" w:hAnsi="Times New Roman" w:cs="Times New Roman"/>
          <w:sz w:val="24"/>
          <w:szCs w:val="24"/>
        </w:rPr>
        <w:t xml:space="preserve"> from our current results.</w:t>
      </w:r>
    </w:p>
    <w:p w:rsidR="0012002A" w:rsidRPr="00BF5F58" w:rsidRDefault="002F21B4" w:rsidP="00DC48D8">
      <w:pPr>
        <w:rPr>
          <w:rFonts w:ascii="Times New Roman" w:hAnsi="Times New Roman" w:cs="Times New Roman"/>
          <w:sz w:val="24"/>
          <w:szCs w:val="24"/>
        </w:rPr>
      </w:pPr>
      <w:r w:rsidRPr="00BF5F58">
        <w:rPr>
          <w:rFonts w:ascii="Times New Roman" w:hAnsi="Times New Roman" w:cs="Times New Roman"/>
          <w:sz w:val="24"/>
          <w:szCs w:val="24"/>
        </w:rPr>
        <w:t xml:space="preserve">We have observed </w:t>
      </w:r>
      <w:r w:rsidR="0049092F" w:rsidRPr="00BF5F58">
        <w:rPr>
          <w:rFonts w:ascii="Times New Roman" w:hAnsi="Times New Roman" w:cs="Times New Roman"/>
          <w:sz w:val="24"/>
          <w:szCs w:val="24"/>
        </w:rPr>
        <w:t xml:space="preserve">a decrease in accuracy when delay proportion </w:t>
      </w:r>
      <w:r w:rsidR="00D35620" w:rsidRPr="00BF5F58">
        <w:rPr>
          <w:rFonts w:ascii="Times New Roman" w:hAnsi="Times New Roman" w:cs="Times New Roman"/>
          <w:sz w:val="24"/>
          <w:szCs w:val="24"/>
        </w:rPr>
        <w:t xml:space="preserve">is </w:t>
      </w:r>
      <w:r w:rsidR="0049092F" w:rsidRPr="00BF5F58">
        <w:rPr>
          <w:rFonts w:ascii="Times New Roman" w:hAnsi="Times New Roman" w:cs="Times New Roman"/>
          <w:sz w:val="24"/>
          <w:szCs w:val="24"/>
        </w:rPr>
        <w:t xml:space="preserve">equals or larger than 50%. </w:t>
      </w:r>
      <w:r w:rsidR="0012002A" w:rsidRPr="00BF5F58">
        <w:rPr>
          <w:rFonts w:ascii="Times New Roman" w:hAnsi="Times New Roman" w:cs="Times New Roman"/>
          <w:sz w:val="24"/>
          <w:szCs w:val="24"/>
        </w:rPr>
        <w:t xml:space="preserve">The </w:t>
      </w:r>
      <w:r w:rsidR="009E28FE" w:rsidRPr="00BF5F58">
        <w:rPr>
          <w:rFonts w:ascii="Times New Roman" w:hAnsi="Times New Roman" w:cs="Times New Roman"/>
          <w:sz w:val="24"/>
          <w:szCs w:val="24"/>
        </w:rPr>
        <w:t xml:space="preserve">raise </w:t>
      </w:r>
      <w:r w:rsidR="00432162" w:rsidRPr="00BF5F58">
        <w:rPr>
          <w:rFonts w:ascii="Times New Roman" w:hAnsi="Times New Roman" w:cs="Times New Roman"/>
          <w:sz w:val="24"/>
          <w:szCs w:val="24"/>
        </w:rPr>
        <w:t xml:space="preserve">in delay speed does not obviously adding more influence on </w:t>
      </w:r>
      <w:r w:rsidR="003A14CA" w:rsidRPr="00BF5F58">
        <w:rPr>
          <w:rFonts w:ascii="Times New Roman" w:hAnsi="Times New Roman" w:cs="Times New Roman"/>
          <w:sz w:val="24"/>
          <w:szCs w:val="24"/>
        </w:rPr>
        <w:t xml:space="preserve">accuracy, mainly because the proportion of delayed node of this test is small. </w:t>
      </w:r>
      <w:r w:rsidR="003A14CA" w:rsidRPr="00BF5F58">
        <w:rPr>
          <w:rFonts w:ascii="Times New Roman" w:hAnsi="Times New Roman" w:cs="Times New Roman"/>
          <w:sz w:val="24"/>
          <w:szCs w:val="24"/>
        </w:rPr>
        <w:lastRenderedPageBreak/>
        <w:t xml:space="preserve">Considering its uploading frequency, we expect accuracy to be </w:t>
      </w:r>
      <w:r w:rsidR="004B51A0" w:rsidRPr="00BF5F58">
        <w:rPr>
          <w:rFonts w:ascii="Times New Roman" w:hAnsi="Times New Roman" w:cs="Times New Roman"/>
          <w:sz w:val="24"/>
          <w:szCs w:val="24"/>
        </w:rPr>
        <w:t>less affected when</w:t>
      </w:r>
      <w:r w:rsidR="003A14CA" w:rsidRPr="00BF5F58">
        <w:rPr>
          <w:rFonts w:ascii="Times New Roman" w:hAnsi="Times New Roman" w:cs="Times New Roman"/>
          <w:sz w:val="24"/>
          <w:szCs w:val="24"/>
        </w:rPr>
        <w:t xml:space="preserve"> delay speed</w:t>
      </w:r>
      <w:r w:rsidR="004B51A0" w:rsidRPr="00BF5F58">
        <w:rPr>
          <w:rFonts w:ascii="Times New Roman" w:hAnsi="Times New Roman" w:cs="Times New Roman"/>
          <w:sz w:val="24"/>
          <w:szCs w:val="24"/>
        </w:rPr>
        <w:t xml:space="preserve"> increases</w:t>
      </w:r>
      <w:r w:rsidR="003A14CA" w:rsidRPr="00BF5F58">
        <w:rPr>
          <w:rFonts w:ascii="Times New Roman" w:hAnsi="Times New Roman" w:cs="Times New Roman"/>
          <w:sz w:val="24"/>
          <w:szCs w:val="24"/>
        </w:rPr>
        <w:t>. But this opinion needs more testing.</w:t>
      </w:r>
      <w:r w:rsidR="00B16F46" w:rsidRPr="00BF5F58">
        <w:rPr>
          <w:rFonts w:ascii="Times New Roman" w:hAnsi="Times New Roman" w:cs="Times New Roman"/>
          <w:sz w:val="24"/>
          <w:szCs w:val="24"/>
        </w:rPr>
        <w:t xml:space="preserve"> Our current results suggest that the majority of nodes should be synchronized when designing the federated system.</w:t>
      </w:r>
    </w:p>
    <w:p w:rsidR="00962340" w:rsidRPr="00BF5F58" w:rsidRDefault="00E1467A" w:rsidP="00DC48D8">
      <w:pPr>
        <w:rPr>
          <w:rFonts w:ascii="Times New Roman" w:hAnsi="Times New Roman" w:cs="Times New Roman"/>
          <w:sz w:val="24"/>
          <w:szCs w:val="24"/>
        </w:rPr>
      </w:pPr>
      <w:r w:rsidRPr="00BF5F58">
        <w:rPr>
          <w:rFonts w:ascii="Times New Roman" w:hAnsi="Times New Roman" w:cs="Times New Roman"/>
          <w:sz w:val="24"/>
          <w:szCs w:val="24"/>
        </w:rPr>
        <w:t xml:space="preserve">In the test with data dispersion, we detect no decrease in accuracy, indicating more confidence </w:t>
      </w:r>
      <w:r w:rsidR="004F7A2E" w:rsidRPr="00BF5F58">
        <w:rPr>
          <w:rFonts w:ascii="Times New Roman" w:hAnsi="Times New Roman" w:cs="Times New Roman"/>
          <w:sz w:val="24"/>
          <w:szCs w:val="24"/>
        </w:rPr>
        <w:t>i</w:t>
      </w:r>
      <w:r w:rsidR="008E6DC0" w:rsidRPr="00BF5F58">
        <w:rPr>
          <w:rFonts w:ascii="Times New Roman" w:hAnsi="Times New Roman" w:cs="Times New Roman"/>
          <w:sz w:val="24"/>
          <w:szCs w:val="24"/>
        </w:rPr>
        <w:t>n</w:t>
      </w:r>
      <w:r w:rsidRPr="00BF5F58">
        <w:rPr>
          <w:rFonts w:ascii="Times New Roman" w:hAnsi="Times New Roman" w:cs="Times New Roman"/>
          <w:sz w:val="24"/>
          <w:szCs w:val="24"/>
        </w:rPr>
        <w:t xml:space="preserve"> invit</w:t>
      </w:r>
      <w:r w:rsidR="004F7A2E" w:rsidRPr="00BF5F58">
        <w:rPr>
          <w:rFonts w:ascii="Times New Roman" w:hAnsi="Times New Roman" w:cs="Times New Roman"/>
          <w:sz w:val="24"/>
          <w:szCs w:val="24"/>
        </w:rPr>
        <w:t>ing</w:t>
      </w:r>
      <w:r w:rsidRPr="00BF5F58">
        <w:rPr>
          <w:rFonts w:ascii="Times New Roman" w:hAnsi="Times New Roman" w:cs="Times New Roman"/>
          <w:sz w:val="24"/>
          <w:szCs w:val="24"/>
        </w:rPr>
        <w:t xml:space="preserve"> </w:t>
      </w:r>
      <w:r w:rsidR="00D75EF0" w:rsidRPr="00BF5F58">
        <w:rPr>
          <w:rFonts w:ascii="Times New Roman" w:hAnsi="Times New Roman" w:cs="Times New Roman"/>
          <w:sz w:val="24"/>
          <w:szCs w:val="24"/>
        </w:rPr>
        <w:t>small</w:t>
      </w:r>
      <w:r w:rsidRPr="00BF5F58">
        <w:rPr>
          <w:rFonts w:ascii="Times New Roman" w:hAnsi="Times New Roman" w:cs="Times New Roman"/>
          <w:sz w:val="24"/>
          <w:szCs w:val="24"/>
        </w:rPr>
        <w:t xml:space="preserve"> clients.</w:t>
      </w:r>
    </w:p>
    <w:p w:rsidR="009A44C0" w:rsidRPr="00BF5F58" w:rsidRDefault="009A44C0" w:rsidP="00DC48D8">
      <w:pPr>
        <w:rPr>
          <w:rFonts w:ascii="Times New Roman" w:hAnsi="Times New Roman" w:cs="Times New Roman"/>
          <w:sz w:val="24"/>
          <w:szCs w:val="24"/>
        </w:rPr>
      </w:pPr>
      <w:r w:rsidRPr="00BF5F58">
        <w:rPr>
          <w:rFonts w:ascii="Times New Roman" w:hAnsi="Times New Roman" w:cs="Times New Roman"/>
          <w:sz w:val="24"/>
          <w:szCs w:val="24"/>
        </w:rPr>
        <w:t xml:space="preserve">In the test </w:t>
      </w:r>
      <w:r w:rsidR="00894622" w:rsidRPr="00BF5F58">
        <w:rPr>
          <w:rFonts w:ascii="Times New Roman" w:hAnsi="Times New Roman" w:cs="Times New Roman"/>
          <w:sz w:val="24"/>
          <w:szCs w:val="24"/>
        </w:rPr>
        <w:t>with</w:t>
      </w:r>
      <w:r w:rsidRPr="00BF5F58">
        <w:rPr>
          <w:rFonts w:ascii="Times New Roman" w:hAnsi="Times New Roman" w:cs="Times New Roman"/>
          <w:sz w:val="24"/>
          <w:szCs w:val="24"/>
        </w:rPr>
        <w:t xml:space="preserve"> shared data, </w:t>
      </w:r>
      <w:r w:rsidR="00A91A5A" w:rsidRPr="00BF5F58">
        <w:rPr>
          <w:rFonts w:ascii="Times New Roman" w:hAnsi="Times New Roman" w:cs="Times New Roman"/>
          <w:sz w:val="24"/>
          <w:szCs w:val="24"/>
        </w:rPr>
        <w:t xml:space="preserve">we find an improvement </w:t>
      </w:r>
      <w:r w:rsidR="00980376" w:rsidRPr="00BF5F58">
        <w:rPr>
          <w:rFonts w:ascii="Times New Roman" w:hAnsi="Times New Roman" w:cs="Times New Roman"/>
          <w:sz w:val="24"/>
          <w:szCs w:val="24"/>
        </w:rPr>
        <w:t>by using</w:t>
      </w:r>
      <w:r w:rsidR="00A91A5A" w:rsidRPr="00BF5F58">
        <w:rPr>
          <w:rFonts w:ascii="Times New Roman" w:hAnsi="Times New Roman" w:cs="Times New Roman"/>
          <w:sz w:val="24"/>
          <w:szCs w:val="24"/>
        </w:rPr>
        <w:t xml:space="preserve"> shar</w:t>
      </w:r>
      <w:r w:rsidR="007E0625" w:rsidRPr="00BF5F58">
        <w:rPr>
          <w:rFonts w:ascii="Times New Roman" w:hAnsi="Times New Roman" w:cs="Times New Roman"/>
          <w:sz w:val="24"/>
          <w:szCs w:val="24"/>
        </w:rPr>
        <w:t>ed</w:t>
      </w:r>
      <w:r w:rsidR="00A91A5A" w:rsidRPr="00BF5F58">
        <w:rPr>
          <w:rFonts w:ascii="Times New Roman" w:hAnsi="Times New Roman" w:cs="Times New Roman"/>
          <w:sz w:val="24"/>
          <w:szCs w:val="24"/>
        </w:rPr>
        <w:t xml:space="preserve"> </w:t>
      </w:r>
      <w:r w:rsidR="007E0625" w:rsidRPr="00BF5F58">
        <w:rPr>
          <w:rFonts w:ascii="Times New Roman" w:hAnsi="Times New Roman" w:cs="Times New Roman"/>
          <w:sz w:val="24"/>
          <w:szCs w:val="24"/>
        </w:rPr>
        <w:t>data</w:t>
      </w:r>
      <w:r w:rsidR="00A91A5A" w:rsidRPr="00BF5F58">
        <w:rPr>
          <w:rFonts w:ascii="Times New Roman" w:hAnsi="Times New Roman" w:cs="Times New Roman"/>
          <w:sz w:val="24"/>
          <w:szCs w:val="24"/>
        </w:rPr>
        <w:t xml:space="preserve"> when </w:t>
      </w:r>
      <w:r w:rsidR="00696986" w:rsidRPr="00BF5F58">
        <w:rPr>
          <w:rFonts w:ascii="Times New Roman" w:hAnsi="Times New Roman" w:cs="Times New Roman"/>
          <w:sz w:val="24"/>
          <w:szCs w:val="24"/>
        </w:rPr>
        <w:t xml:space="preserve"> training </w:t>
      </w:r>
      <w:r w:rsidR="00A91A5A" w:rsidRPr="00BF5F58">
        <w:rPr>
          <w:rFonts w:ascii="Times New Roman" w:hAnsi="Times New Roman" w:cs="Times New Roman"/>
          <w:sz w:val="24"/>
          <w:szCs w:val="24"/>
        </w:rPr>
        <w:t xml:space="preserve">data is </w:t>
      </w:r>
      <w:r w:rsidR="00813D0F" w:rsidRPr="00BF5F58">
        <w:rPr>
          <w:rFonts w:ascii="Times New Roman" w:hAnsi="Times New Roman" w:cs="Times New Roman"/>
          <w:sz w:val="24"/>
          <w:szCs w:val="24"/>
        </w:rPr>
        <w:t xml:space="preserve">seriously </w:t>
      </w:r>
      <w:r w:rsidR="00A91A5A" w:rsidRPr="00BF5F58">
        <w:rPr>
          <w:rFonts w:ascii="Times New Roman" w:hAnsi="Times New Roman" w:cs="Times New Roman"/>
          <w:sz w:val="24"/>
          <w:szCs w:val="24"/>
        </w:rPr>
        <w:t>non-IID. We suggest using share-only strategy when we don’t know the distribution of data, since it can improve</w:t>
      </w:r>
      <w:r w:rsidR="00151EA2" w:rsidRPr="00BF5F58">
        <w:rPr>
          <w:rFonts w:ascii="Times New Roman" w:hAnsi="Times New Roman" w:cs="Times New Roman"/>
          <w:sz w:val="24"/>
          <w:szCs w:val="24"/>
        </w:rPr>
        <w:t xml:space="preserve"> the</w:t>
      </w:r>
      <w:r w:rsidR="00A91A5A" w:rsidRPr="00BF5F58">
        <w:rPr>
          <w:rFonts w:ascii="Times New Roman" w:hAnsi="Times New Roman" w:cs="Times New Roman"/>
          <w:sz w:val="24"/>
          <w:szCs w:val="24"/>
        </w:rPr>
        <w:t xml:space="preserve"> situation in seriously non-IID cases while </w:t>
      </w:r>
      <w:r w:rsidR="00203AF0" w:rsidRPr="00BF5F58">
        <w:rPr>
          <w:rFonts w:ascii="Times New Roman" w:hAnsi="Times New Roman" w:cs="Times New Roman"/>
          <w:sz w:val="24"/>
          <w:szCs w:val="24"/>
        </w:rPr>
        <w:t xml:space="preserve">doesn’t decrease performance </w:t>
      </w:r>
      <w:r w:rsidR="00941A59" w:rsidRPr="00BF5F58">
        <w:rPr>
          <w:rFonts w:ascii="Times New Roman" w:hAnsi="Times New Roman" w:cs="Times New Roman"/>
          <w:sz w:val="24"/>
          <w:szCs w:val="24"/>
        </w:rPr>
        <w:t>for too much</w:t>
      </w:r>
      <w:r w:rsidR="00A91A5A" w:rsidRPr="00BF5F58">
        <w:rPr>
          <w:rFonts w:ascii="Times New Roman" w:hAnsi="Times New Roman" w:cs="Times New Roman"/>
          <w:sz w:val="24"/>
          <w:szCs w:val="24"/>
        </w:rPr>
        <w:t xml:space="preserve"> in slight</w:t>
      </w:r>
      <w:r w:rsidR="00203AF0" w:rsidRPr="00BF5F58">
        <w:rPr>
          <w:rFonts w:ascii="Times New Roman" w:hAnsi="Times New Roman" w:cs="Times New Roman"/>
          <w:sz w:val="24"/>
          <w:szCs w:val="24"/>
        </w:rPr>
        <w:t>ly</w:t>
      </w:r>
      <w:r w:rsidR="00A91A5A" w:rsidRPr="00BF5F58">
        <w:rPr>
          <w:rFonts w:ascii="Times New Roman" w:hAnsi="Times New Roman" w:cs="Times New Roman"/>
          <w:sz w:val="24"/>
          <w:szCs w:val="24"/>
        </w:rPr>
        <w:t xml:space="preserve"> or no non-IID cases. But we can also use the resample strategy when we already know that shared amount is relevantly small and the distribution is 1 class non-IID</w:t>
      </w:r>
      <w:r w:rsidR="008F2573" w:rsidRPr="00BF5F58">
        <w:rPr>
          <w:rFonts w:ascii="Times New Roman" w:hAnsi="Times New Roman" w:cs="Times New Roman"/>
          <w:sz w:val="24"/>
          <w:szCs w:val="24"/>
        </w:rPr>
        <w:t>, since the collapse of share-only method will happen in a sudden way</w:t>
      </w:r>
      <w:r w:rsidR="00A91A5A" w:rsidRPr="00BF5F58">
        <w:rPr>
          <w:rFonts w:ascii="Times New Roman" w:hAnsi="Times New Roman" w:cs="Times New Roman"/>
          <w:sz w:val="24"/>
          <w:szCs w:val="24"/>
        </w:rPr>
        <w:t>. In any case, we should not duplicate the label since this method performs the worst.</w:t>
      </w:r>
    </w:p>
    <w:p w:rsidR="00C502E3" w:rsidRPr="00BF5F58" w:rsidRDefault="00C502E3" w:rsidP="00DC48D8">
      <w:pPr>
        <w:rPr>
          <w:rFonts w:ascii="Times New Roman" w:hAnsi="Times New Roman" w:cs="Times New Roman"/>
          <w:sz w:val="24"/>
          <w:szCs w:val="24"/>
        </w:rPr>
      </w:pPr>
      <w:r w:rsidRPr="00BF5F58">
        <w:rPr>
          <w:rFonts w:ascii="Times New Roman" w:hAnsi="Times New Roman" w:cs="Times New Roman"/>
          <w:sz w:val="24"/>
          <w:szCs w:val="24"/>
        </w:rPr>
        <w:t>We also have thought about shifting evaluation methods to the clients. Ideally, if the clients can split part of local data as testing set, aggregated evaluation results will be the same as collecting this testing set to the central. But in this case, we cannot evaluate the honesty of the clients.</w:t>
      </w:r>
      <w:r w:rsidR="00605ACF" w:rsidRPr="00BF5F58">
        <w:rPr>
          <w:rFonts w:ascii="Times New Roman" w:hAnsi="Times New Roman" w:cs="Times New Roman"/>
          <w:sz w:val="24"/>
          <w:szCs w:val="24"/>
        </w:rPr>
        <w:t xml:space="preserve"> Thus, a valid centralized testing set is </w:t>
      </w:r>
      <w:r w:rsidR="00ED735B" w:rsidRPr="00BF5F58">
        <w:rPr>
          <w:rFonts w:ascii="Times New Roman" w:hAnsi="Times New Roman" w:cs="Times New Roman"/>
          <w:sz w:val="24"/>
          <w:szCs w:val="24"/>
        </w:rPr>
        <w:t>still a necessity</w:t>
      </w:r>
      <w:r w:rsidR="00605ACF" w:rsidRPr="00BF5F58">
        <w:rPr>
          <w:rFonts w:ascii="Times New Roman" w:hAnsi="Times New Roman" w:cs="Times New Roman"/>
          <w:sz w:val="24"/>
          <w:szCs w:val="24"/>
        </w:rPr>
        <w:t xml:space="preserve"> for federated learning.</w:t>
      </w:r>
    </w:p>
    <w:p w:rsidR="009A44C0" w:rsidRPr="00BF5F58" w:rsidRDefault="00C502E3" w:rsidP="00DC48D8">
      <w:pPr>
        <w:rPr>
          <w:rFonts w:ascii="Times New Roman" w:hAnsi="Times New Roman" w:cs="Times New Roman"/>
          <w:sz w:val="24"/>
          <w:szCs w:val="24"/>
        </w:rPr>
      </w:pPr>
      <w:r w:rsidRPr="00BF5F58">
        <w:rPr>
          <w:rFonts w:ascii="Times New Roman" w:hAnsi="Times New Roman" w:cs="Times New Roman"/>
          <w:sz w:val="24"/>
          <w:szCs w:val="24"/>
        </w:rPr>
        <w:t xml:space="preserve">We successfully </w:t>
      </w:r>
      <w:r w:rsidR="00EF6883" w:rsidRPr="00BF5F58">
        <w:rPr>
          <w:rFonts w:ascii="Times New Roman" w:hAnsi="Times New Roman" w:cs="Times New Roman"/>
          <w:sz w:val="24"/>
          <w:szCs w:val="24"/>
        </w:rPr>
        <w:t xml:space="preserve">implemented a federated procedure on the cloud and get similar trends as in simulation tests. </w:t>
      </w:r>
      <w:r w:rsidR="00B019FB" w:rsidRPr="00BF5F58">
        <w:rPr>
          <w:rFonts w:ascii="Times New Roman" w:hAnsi="Times New Roman" w:cs="Times New Roman"/>
          <w:sz w:val="24"/>
          <w:szCs w:val="24"/>
        </w:rPr>
        <w:t xml:space="preserve">However, in this case our </w:t>
      </w:r>
      <w:r w:rsidR="004A2795" w:rsidRPr="00BF5F58">
        <w:rPr>
          <w:rFonts w:ascii="Times New Roman" w:hAnsi="Times New Roman" w:cs="Times New Roman"/>
          <w:sz w:val="24"/>
          <w:szCs w:val="24"/>
        </w:rPr>
        <w:t>weight</w:t>
      </w:r>
      <w:r w:rsidR="00B019FB" w:rsidRPr="00BF5F58">
        <w:rPr>
          <w:rFonts w:ascii="Times New Roman" w:hAnsi="Times New Roman" w:cs="Times New Roman"/>
          <w:sz w:val="24"/>
          <w:szCs w:val="24"/>
        </w:rPr>
        <w:t xml:space="preserve"> size is </w:t>
      </w:r>
      <w:r w:rsidR="004A2795" w:rsidRPr="00BF5F58">
        <w:rPr>
          <w:rFonts w:ascii="Times New Roman" w:hAnsi="Times New Roman" w:cs="Times New Roman"/>
          <w:sz w:val="24"/>
          <w:szCs w:val="24"/>
        </w:rPr>
        <w:t>around 80.6 Mb</w:t>
      </w:r>
      <w:r w:rsidR="00421F60" w:rsidRPr="00BF5F58">
        <w:rPr>
          <w:rFonts w:ascii="Times New Roman" w:hAnsi="Times New Roman" w:cs="Times New Roman"/>
          <w:sz w:val="24"/>
          <w:szCs w:val="24"/>
        </w:rPr>
        <w:t xml:space="preserve"> and the system contains only 3 workers. </w:t>
      </w:r>
      <w:r w:rsidR="00ED3BDC" w:rsidRPr="00BF5F58">
        <w:rPr>
          <w:rFonts w:ascii="Times New Roman" w:hAnsi="Times New Roman" w:cs="Times New Roman"/>
          <w:sz w:val="24"/>
          <w:szCs w:val="24"/>
        </w:rPr>
        <w:t xml:space="preserve">There might be some limitation in </w:t>
      </w:r>
      <w:r w:rsidR="00F01864" w:rsidRPr="00BF5F58">
        <w:rPr>
          <w:rFonts w:ascii="Times New Roman" w:hAnsi="Times New Roman" w:cs="Times New Roman"/>
          <w:sz w:val="24"/>
          <w:szCs w:val="24"/>
        </w:rPr>
        <w:t>transporting</w:t>
      </w:r>
      <w:r w:rsidR="00ED3BDC" w:rsidRPr="00BF5F58">
        <w:rPr>
          <w:rFonts w:ascii="Times New Roman" w:hAnsi="Times New Roman" w:cs="Times New Roman"/>
          <w:sz w:val="24"/>
          <w:szCs w:val="24"/>
        </w:rPr>
        <w:t xml:space="preserve"> size, though usually deep learning model</w:t>
      </w:r>
      <w:r w:rsidR="009C39F7" w:rsidRPr="00BF5F58">
        <w:rPr>
          <w:rFonts w:ascii="Times New Roman" w:hAnsi="Times New Roman" w:cs="Times New Roman"/>
          <w:sz w:val="24"/>
          <w:szCs w:val="24"/>
        </w:rPr>
        <w:t>s</w:t>
      </w:r>
      <w:r w:rsidR="00ED3BDC" w:rsidRPr="00BF5F58">
        <w:rPr>
          <w:rFonts w:ascii="Times New Roman" w:hAnsi="Times New Roman" w:cs="Times New Roman"/>
          <w:sz w:val="24"/>
          <w:szCs w:val="24"/>
        </w:rPr>
        <w:t xml:space="preserve"> will not be that large. Another student in the Lab is focusing on communication research. </w:t>
      </w:r>
    </w:p>
    <w:bookmarkEnd w:id="1"/>
    <w:p w:rsidR="00401D60" w:rsidRDefault="00401D60" w:rsidP="007C2C6C">
      <w:pPr>
        <w:pStyle w:val="af4"/>
        <w:numPr>
          <w:ilvl w:val="0"/>
          <w:numId w:val="1"/>
        </w:numPr>
        <w:ind w:firstLineChars="0"/>
        <w:rPr>
          <w:sz w:val="32"/>
          <w:szCs w:val="32"/>
        </w:rPr>
      </w:pPr>
      <w:r w:rsidRPr="00083ACD">
        <w:rPr>
          <w:sz w:val="32"/>
          <w:szCs w:val="32"/>
        </w:rPr>
        <w:t>Conclusion</w:t>
      </w:r>
    </w:p>
    <w:p w:rsidR="000A0BF1" w:rsidRDefault="0049092F" w:rsidP="00A75A06">
      <w:bookmarkStart w:id="2" w:name="_GoBack"/>
      <w:r>
        <w:rPr>
          <w:rFonts w:hint="eastAsia"/>
        </w:rPr>
        <w:t>W</w:t>
      </w:r>
      <w:r>
        <w:t xml:space="preserve">e </w:t>
      </w:r>
      <w:r w:rsidR="001C7479">
        <w:t>have tested several scenarios in federated learning</w:t>
      </w:r>
      <w:r w:rsidR="00004C1E">
        <w:t xml:space="preserve"> </w:t>
      </w:r>
      <w:r w:rsidR="001C7479">
        <w:t xml:space="preserve">under </w:t>
      </w:r>
      <w:r w:rsidR="00E8655A">
        <w:t xml:space="preserve">various circumstances, hoping these results can provide reference to future federated designs. </w:t>
      </w:r>
      <w:r w:rsidR="000A0BF1">
        <w:t xml:space="preserve">Our simulation system can also be edited for more scenarios with </w:t>
      </w:r>
      <w:r w:rsidR="00EC28B9">
        <w:t>tiny changes.</w:t>
      </w:r>
    </w:p>
    <w:p w:rsidR="00A75A06" w:rsidRPr="00A75A06" w:rsidRDefault="000A0BF1" w:rsidP="00A75A06">
      <w:r>
        <w:t xml:space="preserve">We also perform a trivial example on the cloud. Currently we have not found many </w:t>
      </w:r>
      <w:r w:rsidR="00CC7152">
        <w:t xml:space="preserve">federated </w:t>
      </w:r>
      <w:r w:rsidR="00AD6D44">
        <w:t>implementations</w:t>
      </w:r>
      <w:r w:rsidR="00CC7152">
        <w:t xml:space="preserve"> in</w:t>
      </w:r>
      <w:r>
        <w:t xml:space="preserve"> biological or medical </w:t>
      </w:r>
      <w:r w:rsidR="00AD6D44">
        <w:t>field</w:t>
      </w:r>
      <w:r w:rsidR="007634EF">
        <w:t>.</w:t>
      </w:r>
      <w:r>
        <w:t xml:space="preserve"> </w:t>
      </w:r>
      <w:r w:rsidR="00D6306B">
        <w:t>Our</w:t>
      </w:r>
      <w:r w:rsidR="007634EF">
        <w:t xml:space="preserve"> code can be an easy</w:t>
      </w:r>
      <w:r w:rsidR="00251F91">
        <w:t>-to-understand</w:t>
      </w:r>
      <w:r w:rsidR="007634EF">
        <w:t xml:space="preserve"> example for bioinformatics or other people who want to attempt</w:t>
      </w:r>
      <w:r w:rsidR="00752472">
        <w:t xml:space="preserve"> on</w:t>
      </w:r>
      <w:r w:rsidR="007634EF">
        <w:t xml:space="preserve"> federate </w:t>
      </w:r>
      <w:r w:rsidR="009E15E5">
        <w:t>deep learning</w:t>
      </w:r>
      <w:r w:rsidR="007634EF">
        <w:t xml:space="preserve">. </w:t>
      </w:r>
    </w:p>
    <w:bookmarkEnd w:id="2"/>
    <w:p w:rsidR="00401D60" w:rsidRDefault="00401D60" w:rsidP="00401D60">
      <w:pPr>
        <w:pStyle w:val="af4"/>
        <w:numPr>
          <w:ilvl w:val="0"/>
          <w:numId w:val="1"/>
        </w:numPr>
        <w:ind w:firstLineChars="0"/>
        <w:rPr>
          <w:sz w:val="32"/>
          <w:szCs w:val="32"/>
        </w:rPr>
      </w:pPr>
      <w:r w:rsidRPr="00083ACD">
        <w:rPr>
          <w:sz w:val="32"/>
          <w:szCs w:val="32"/>
        </w:rPr>
        <w:lastRenderedPageBreak/>
        <w:t>Acknowledgement</w:t>
      </w:r>
    </w:p>
    <w:p w:rsidR="00813E4B" w:rsidRDefault="00813E4B" w:rsidP="00446297">
      <w:r w:rsidRPr="00813E4B">
        <w:t>I want to acknowledge</w:t>
      </w:r>
      <w:r>
        <w:t xml:space="preserve"> suggestions and helps from members in </w:t>
      </w:r>
      <w:r>
        <w:rPr>
          <w:rFonts w:hint="eastAsia"/>
        </w:rPr>
        <w:t>t</w:t>
      </w:r>
      <w:r>
        <w:t>he lab</w:t>
      </w:r>
      <w:r w:rsidR="00D261DD">
        <w: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446297" w:rsidRPr="00446297" w:rsidRDefault="00446297" w:rsidP="00446297">
      <w:pPr>
        <w:pStyle w:val="afc"/>
        <w:rPr>
          <w:rFonts w:ascii="等线" w:eastAsia="等线" w:hAnsi="等线"/>
        </w:rPr>
      </w:pPr>
      <w:r>
        <w:fldChar w:fldCharType="begin"/>
      </w:r>
      <w:r>
        <w:instrText xml:space="preserve"> ADDIN ZOTERO_BIBL {"uncited":[],"omitted":[],"custom":[]} CSL_BIBLIOGRAPHY </w:instrText>
      </w:r>
      <w:r>
        <w:fldChar w:fldCharType="separate"/>
      </w:r>
      <w:r w:rsidRPr="00446297">
        <w:rPr>
          <w:rFonts w:ascii="等线" w:eastAsia="等线" w:hAnsi="等线"/>
        </w:rPr>
        <w:t>Angermueller C, Pärnamaa T, Parts L, Stegle O. 2016. Deep learning for computational biology. Molecular Systems Biology 12: 878.</w:t>
      </w:r>
    </w:p>
    <w:p w:rsidR="00446297" w:rsidRPr="00446297" w:rsidRDefault="00446297" w:rsidP="00446297">
      <w:pPr>
        <w:pStyle w:val="afc"/>
        <w:rPr>
          <w:rFonts w:ascii="等线" w:eastAsia="等线" w:hAnsi="等线"/>
        </w:rPr>
      </w:pPr>
      <w:r w:rsidRPr="00446297">
        <w:rPr>
          <w:rFonts w:ascii="等线" w:eastAsia="等线" w:hAnsi="等线"/>
        </w:rPr>
        <w:t>Benitez CMV, Chidambaram C, Hembecker F, Lopes HS. 2011. A Comparative Study of Machine Learning and Evolutionary Computation Approaches for Protein Secondary Structure Classification. InTech</w:t>
      </w:r>
    </w:p>
    <w:p w:rsidR="00446297" w:rsidRPr="00446297" w:rsidRDefault="00446297" w:rsidP="00446297">
      <w:pPr>
        <w:pStyle w:val="afc"/>
        <w:rPr>
          <w:rFonts w:ascii="等线" w:eastAsia="等线" w:hAnsi="等线"/>
        </w:rPr>
      </w:pPr>
      <w:r w:rsidRPr="00446297">
        <w:rPr>
          <w:rFonts w:ascii="等线" w:eastAsia="等线" w:hAnsi="等线"/>
        </w:rPr>
        <w:t>Chen X, Ishwaran H. 2012. Random forests for genomic data analysis. Genomics 99:</w:t>
      </w:r>
    </w:p>
    <w:p w:rsidR="00446297" w:rsidRPr="00446297" w:rsidRDefault="00446297" w:rsidP="00446297">
      <w:pPr>
        <w:pStyle w:val="afc"/>
        <w:rPr>
          <w:rFonts w:ascii="等线" w:eastAsia="等线" w:hAnsi="等线"/>
        </w:rPr>
      </w:pPr>
      <w:r w:rsidRPr="00446297">
        <w:rPr>
          <w:rFonts w:ascii="等线" w:eastAsia="等线" w:hAnsi="等线"/>
        </w:rPr>
        <w:t>Eraslan G, Simon LM, Mircea M, Mueller NS, Theis FJ. 2019. Single-cell RNA-seq denoising using a deep count autoencoder. Nature Communications 10: 390.</w:t>
      </w:r>
    </w:p>
    <w:p w:rsidR="00446297" w:rsidRPr="00446297" w:rsidRDefault="00446297" w:rsidP="00446297">
      <w:pPr>
        <w:pStyle w:val="afc"/>
        <w:rPr>
          <w:rFonts w:ascii="等线" w:eastAsia="等线" w:hAnsi="等线"/>
        </w:rPr>
      </w:pPr>
      <w:r w:rsidRPr="00446297">
        <w:rPr>
          <w:rFonts w:ascii="等线" w:eastAsia="等线" w:hAnsi="等线"/>
        </w:rPr>
        <w:t>Jurtz VI, Johansen AR, Nielsen M, Almagro Armenteros JJ, Nielsen H, Sønderby CK, Winther O, Sønderby SK. 2017. An introduction to deep learning on biological sequence data: examples and solutions. Bioinformatics 33: 3685–3690.</w:t>
      </w:r>
    </w:p>
    <w:p w:rsidR="00446297" w:rsidRPr="00446297" w:rsidRDefault="00446297" w:rsidP="00446297">
      <w:pPr>
        <w:pStyle w:val="afc"/>
        <w:rPr>
          <w:rFonts w:ascii="等线" w:eastAsia="等线" w:hAnsi="等线"/>
        </w:rPr>
      </w:pPr>
      <w:r w:rsidRPr="00446297">
        <w:rPr>
          <w:rFonts w:ascii="等线" w:eastAsia="等线" w:hAnsi="等线"/>
        </w:rPr>
        <w:t xml:space="preserve">Kairouz P, Mcmahan HB, Avent B, Bellet A, Bennis M, Bhagoji AN, Bonawitz K, Charles Z, Cormode G, Cummings R, others. 2019. Advances and Open Problems in Federated Learning. arXiv: Learning </w:t>
      </w:r>
    </w:p>
    <w:p w:rsidR="00446297" w:rsidRPr="00446297" w:rsidRDefault="00446297" w:rsidP="00446297">
      <w:pPr>
        <w:pStyle w:val="afc"/>
        <w:rPr>
          <w:rFonts w:ascii="等线" w:eastAsia="等线" w:hAnsi="等线"/>
        </w:rPr>
      </w:pPr>
      <w:r w:rsidRPr="00446297">
        <w:rPr>
          <w:rFonts w:ascii="等线" w:eastAsia="等线" w:hAnsi="等线"/>
        </w:rPr>
        <w:t xml:space="preserve">Krizhevsky A. 2012. Learning Multiple Layers of Features from Tiny Images. University of Toronto </w:t>
      </w:r>
    </w:p>
    <w:p w:rsidR="00446297" w:rsidRPr="00446297" w:rsidRDefault="00446297" w:rsidP="00446297">
      <w:pPr>
        <w:pStyle w:val="afc"/>
        <w:rPr>
          <w:rFonts w:ascii="等线" w:eastAsia="等线" w:hAnsi="等线"/>
        </w:rPr>
      </w:pPr>
      <w:r w:rsidRPr="00446297">
        <w:rPr>
          <w:rFonts w:ascii="等线" w:eastAsia="等线" w:hAnsi="等线"/>
        </w:rPr>
        <w:t>Li T, Gao Y, Wang K, Guo S, Liu H, Kang H. 2019a. Diagnostic Assessment of Deep Learning Algorithms for Diabetic Retinopathy Screening. Information Sciences 501: 511–522.</w:t>
      </w:r>
    </w:p>
    <w:p w:rsidR="00446297" w:rsidRPr="00446297" w:rsidRDefault="00446297" w:rsidP="00446297">
      <w:pPr>
        <w:pStyle w:val="afc"/>
        <w:rPr>
          <w:rFonts w:ascii="等线" w:eastAsia="等线" w:hAnsi="等线"/>
        </w:rPr>
      </w:pPr>
      <w:r w:rsidRPr="00446297">
        <w:rPr>
          <w:rFonts w:ascii="等线" w:eastAsia="等线" w:hAnsi="等线"/>
        </w:rPr>
        <w:t xml:space="preserve">Li T, Sahu AK, Talwalkar A, Smith V. 2019b. Federated Learning: Challenges, Methods, and Future Directions. arXiv: Learning </w:t>
      </w:r>
    </w:p>
    <w:p w:rsidR="00446297" w:rsidRPr="00446297" w:rsidRDefault="00446297" w:rsidP="00446297">
      <w:pPr>
        <w:pStyle w:val="afc"/>
        <w:rPr>
          <w:rFonts w:ascii="等线" w:eastAsia="等线" w:hAnsi="等线"/>
        </w:rPr>
      </w:pPr>
      <w:r w:rsidRPr="00446297">
        <w:rPr>
          <w:rFonts w:ascii="等线" w:eastAsia="等线" w:hAnsi="等线"/>
        </w:rPr>
        <w:t>Li Y, Han R, Bi C, Li M, Wang S, Gao X. 2018. DeepSimulator: a deep simulator for Nanopore sequencing. Bioinformatics 34: 2899–2908.</w:t>
      </w:r>
    </w:p>
    <w:p w:rsidR="00446297" w:rsidRPr="00446297" w:rsidRDefault="00446297" w:rsidP="00446297">
      <w:pPr>
        <w:pStyle w:val="afc"/>
        <w:rPr>
          <w:rFonts w:ascii="等线" w:eastAsia="等线" w:hAnsi="等线"/>
        </w:rPr>
      </w:pPr>
      <w:r w:rsidRPr="00446297">
        <w:rPr>
          <w:rFonts w:ascii="等线" w:eastAsia="等线" w:hAnsi="等线"/>
        </w:rPr>
        <w:t>Poplin R, Chang P-C, Alexander D, Schwartz S, Colthurst T, Ku A, Newburger D, Dijamco J, Nguyen N, Afshar PT, Gross SS, Dorfman L, McLean CY, DePristo MA. 2018. A universal SNP and small-indel variant caller using deep neural networks. Nature Biotechnology 36: 983–987.</w:t>
      </w:r>
    </w:p>
    <w:p w:rsidR="00446297" w:rsidRPr="00446297" w:rsidRDefault="00446297" w:rsidP="00446297">
      <w:pPr>
        <w:pStyle w:val="afc"/>
        <w:rPr>
          <w:rFonts w:ascii="等线" w:eastAsia="等线" w:hAnsi="等线"/>
        </w:rPr>
      </w:pPr>
      <w:r w:rsidRPr="00446297">
        <w:rPr>
          <w:rFonts w:ascii="等线" w:eastAsia="等线" w:hAnsi="等线"/>
        </w:rPr>
        <w:t xml:space="preserve">Rajpurkar P, Irvin J, Ball RL, Zhu K, Yang B, Mehta H, Duan T, Ding D, Bagul A, Langlotz CP, Patel BN, Yeom KW, Shpanskaya K, Blankenberg FG, Seekins J, Amrhein TJ, Mong DA, Halabi SS, Zucker EJ, Ng AY, Lungren MP. 2018. Deep learning for chest </w:t>
      </w:r>
      <w:r w:rsidRPr="00446297">
        <w:rPr>
          <w:rFonts w:ascii="等线" w:eastAsia="等线" w:hAnsi="等线"/>
        </w:rPr>
        <w:lastRenderedPageBreak/>
        <w:t>radiograph diagnosis: A retrospective comparison of the CheXNeXt algorithm to practicing radiologists. PLOS Medicine 15: 1–17.</w:t>
      </w:r>
    </w:p>
    <w:p w:rsidR="00446297" w:rsidRPr="00446297" w:rsidRDefault="00446297" w:rsidP="00446297">
      <w:pPr>
        <w:pStyle w:val="afc"/>
        <w:rPr>
          <w:rFonts w:ascii="等线" w:eastAsia="等线" w:hAnsi="等线"/>
        </w:rPr>
      </w:pPr>
      <w:r w:rsidRPr="00446297">
        <w:rPr>
          <w:rFonts w:ascii="等线" w:eastAsia="等线" w:hAnsi="等线"/>
        </w:rPr>
        <w:t xml:space="preserve">Sheller MJ, Reina GA, Edwards B, Martin J, Bakas S. 2018. Multi-Institutional Deep Learning Modeling Without Sharing Patient Data: A Feasibility Study on Brain Tumor Segmentation. arXiv: Learning </w:t>
      </w:r>
    </w:p>
    <w:p w:rsidR="00446297" w:rsidRPr="00446297" w:rsidRDefault="00446297" w:rsidP="00446297">
      <w:pPr>
        <w:pStyle w:val="afc"/>
        <w:rPr>
          <w:rFonts w:ascii="等线" w:eastAsia="等线" w:hAnsi="等线"/>
        </w:rPr>
      </w:pPr>
      <w:r w:rsidRPr="00446297">
        <w:rPr>
          <w:rFonts w:ascii="等线" w:eastAsia="等线" w:hAnsi="等线"/>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rsidR="00446297" w:rsidRPr="00446297" w:rsidRDefault="00446297" w:rsidP="00446297">
      <w:pPr>
        <w:pStyle w:val="afc"/>
        <w:rPr>
          <w:rFonts w:ascii="等线" w:eastAsia="等线" w:hAnsi="等线"/>
        </w:rPr>
      </w:pPr>
      <w:r w:rsidRPr="00446297">
        <w:rPr>
          <w:rFonts w:ascii="等线" w:eastAsia="等线" w:hAnsi="等线"/>
        </w:rPr>
        <w:t xml:space="preserve">Yang Q, Liu Y, Chen T, Tong Y. 2019. Federated Machine Learning: Concept and Applications. arXiv: Artificial Intelligence </w:t>
      </w:r>
    </w:p>
    <w:p w:rsidR="00446297" w:rsidRPr="00446297" w:rsidRDefault="00446297" w:rsidP="00446297">
      <w:pPr>
        <w:pStyle w:val="afc"/>
        <w:rPr>
          <w:rFonts w:ascii="等线" w:eastAsia="等线" w:hAnsi="等线"/>
        </w:rPr>
      </w:pPr>
      <w:r w:rsidRPr="00446297">
        <w:rPr>
          <w:rFonts w:ascii="等线" w:eastAsia="等线" w:hAnsi="等线"/>
        </w:rPr>
        <w:t xml:space="preserve">Zhao Y, Li M, Lai L, Suda N, Civin D, Chandra V. 2018. Federated learning with non-iid data. arXiv preprint arXiv:1806.00582 </w:t>
      </w:r>
    </w:p>
    <w:p w:rsidR="00973826" w:rsidRDefault="00446297">
      <w:r>
        <w:fldChar w:fldCharType="end"/>
      </w:r>
    </w:p>
    <w:p w:rsidR="00973826" w:rsidRDefault="00973826"/>
    <w:p w:rsidR="00973826" w:rsidRDefault="00973826">
      <w:r>
        <w:br w:type="page"/>
      </w:r>
    </w:p>
    <w:p w:rsidR="00987AD5" w:rsidRDefault="00987AD5"/>
    <w:p w:rsidR="00AC334C" w:rsidRPr="00987AD5" w:rsidRDefault="00AC334C" w:rsidP="00987AD5">
      <w:pPr>
        <w:rPr>
          <w:sz w:val="32"/>
          <w:szCs w:val="32"/>
        </w:rPr>
      </w:pPr>
      <w:r w:rsidRPr="00987AD5">
        <w:rPr>
          <w:rFonts w:hint="eastAsia"/>
          <w:sz w:val="32"/>
          <w:szCs w:val="32"/>
        </w:rPr>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Default="00987AD5" w:rsidP="00D83F79">
      <w:pPr>
        <w:jc w:val="center"/>
      </w:pPr>
      <w:r>
        <w:rPr>
          <w:noProof/>
        </w:rPr>
        <w:drawing>
          <wp:inline distT="0" distB="0" distL="0" distR="0">
            <wp:extent cx="4911969" cy="7589128"/>
            <wp:effectExtent l="0" t="0" r="3175" b="0"/>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4826" cy="7593542"/>
                    </a:xfrm>
                    <a:prstGeom prst="rect">
                      <a:avLst/>
                    </a:prstGeom>
                    <a:noFill/>
                    <a:ln>
                      <a:noFill/>
                    </a:ln>
                  </pic:spPr>
                </pic:pic>
              </a:graphicData>
            </a:graphic>
          </wp:inline>
        </w:drawing>
      </w:r>
    </w:p>
    <w:p w:rsidR="0025166C" w:rsidRDefault="0025166C" w:rsidP="00AC334C">
      <w:pPr>
        <w:rPr>
          <w:sz w:val="32"/>
          <w:szCs w:val="32"/>
        </w:rPr>
      </w:pPr>
      <w:r w:rsidRPr="0025166C">
        <w:rPr>
          <w:rFonts w:hint="eastAsia"/>
          <w:sz w:val="32"/>
          <w:szCs w:val="32"/>
        </w:rPr>
        <w:lastRenderedPageBreak/>
        <w:t>A</w:t>
      </w:r>
      <w:r w:rsidRPr="0025166C">
        <w:rPr>
          <w:sz w:val="32"/>
          <w:szCs w:val="32"/>
        </w:rPr>
        <w:t xml:space="preserve">ppendix </w:t>
      </w:r>
      <w:r w:rsidR="00661A8D">
        <w:rPr>
          <w:sz w:val="32"/>
          <w:szCs w:val="32"/>
        </w:rPr>
        <w:t>2</w:t>
      </w:r>
      <w:r w:rsidRPr="0025166C">
        <w:rPr>
          <w:sz w:val="32"/>
          <w:szCs w:val="32"/>
        </w:rPr>
        <w:t xml:space="preserve"> Dot plots</w:t>
      </w:r>
      <w:r w:rsidR="009E1A67">
        <w:rPr>
          <w:sz w:val="32"/>
          <w:szCs w:val="32"/>
        </w:rPr>
        <w:t xml:space="preserve"> for Box plots</w:t>
      </w:r>
    </w:p>
    <w:p w:rsidR="00030BC3" w:rsidRPr="00AB5378" w:rsidRDefault="00030BC3" w:rsidP="00030BC3">
      <w:pPr>
        <w:tabs>
          <w:tab w:val="num" w:pos="720"/>
        </w:tabs>
        <w:rPr>
          <w:b/>
          <w:bCs/>
          <w:i/>
          <w:iCs/>
        </w:rPr>
      </w:pPr>
      <w:r w:rsidRPr="00AB5378">
        <w:rPr>
          <w:rFonts w:hint="eastAsia"/>
          <w:b/>
          <w:bCs/>
          <w:i/>
          <w:iCs/>
        </w:rPr>
        <w:t>Data Dispersion</w:t>
      </w:r>
    </w:p>
    <w:p w:rsidR="00030BC3" w:rsidRDefault="00030BC3" w:rsidP="00030BC3">
      <w:pPr>
        <w:jc w:val="center"/>
      </w:pPr>
      <w:r>
        <w:rPr>
          <w:noProof/>
        </w:rPr>
        <w:drawing>
          <wp:inline distT="0" distB="0" distL="0" distR="0" wp14:anchorId="0E0EB163" wp14:editId="64B7CC19">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7A1DD091" wp14:editId="64D743AF">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rsidR="00E949A5" w:rsidRPr="00E949A5" w:rsidRDefault="00E949A5" w:rsidP="00E949A5">
      <w:pPr>
        <w:tabs>
          <w:tab w:val="num" w:pos="720"/>
        </w:tabs>
        <w:rPr>
          <w:b/>
          <w:bCs/>
          <w:i/>
          <w:iCs/>
        </w:rPr>
      </w:pPr>
      <w:r w:rsidRPr="00AB5378">
        <w:rPr>
          <w:rFonts w:hint="eastAsia"/>
          <w:b/>
          <w:bCs/>
          <w:i/>
          <w:iCs/>
        </w:rPr>
        <w:t>Delayed Update</w:t>
      </w:r>
    </w:p>
    <w:p w:rsidR="00E949A5" w:rsidRDefault="00E949A5" w:rsidP="00B86059">
      <w:pPr>
        <w:jc w:val="center"/>
      </w:pPr>
      <w:r>
        <w:rPr>
          <w:noProof/>
        </w:rPr>
        <w:drawing>
          <wp:inline distT="0" distB="0" distL="0" distR="0" wp14:anchorId="4D9F567E" wp14:editId="74C5F557">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6961F514" wp14:editId="6E03DE73">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rsidR="00B86059" w:rsidRDefault="00B86059" w:rsidP="00E949A5">
      <w:pPr>
        <w:jc w:val="center"/>
      </w:pPr>
      <w:r>
        <w:rPr>
          <w:rFonts w:hint="eastAsia"/>
          <w:noProof/>
        </w:rPr>
        <w:drawing>
          <wp:inline distT="0" distB="0" distL="0" distR="0">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rsidR="003C29C6" w:rsidRDefault="003C29C6" w:rsidP="00AC334C"/>
    <w:p w:rsidR="00475D69" w:rsidRDefault="00475D69" w:rsidP="00AC334C"/>
    <w:p w:rsidR="00475D69" w:rsidRDefault="004C54C4" w:rsidP="00AC334C">
      <w:r>
        <w:br w:type="page"/>
      </w:r>
    </w:p>
    <w:p w:rsidR="00475D69" w:rsidRDefault="00475D69" w:rsidP="00475D69">
      <w:pPr>
        <w:rPr>
          <w:sz w:val="32"/>
          <w:szCs w:val="32"/>
        </w:rPr>
      </w:pPr>
      <w:r w:rsidRPr="0025166C">
        <w:rPr>
          <w:rFonts w:hint="eastAsia"/>
          <w:sz w:val="32"/>
          <w:szCs w:val="32"/>
        </w:rPr>
        <w:lastRenderedPageBreak/>
        <w:t>A</w:t>
      </w:r>
      <w:r w:rsidRPr="0025166C">
        <w:rPr>
          <w:sz w:val="32"/>
          <w:szCs w:val="32"/>
        </w:rPr>
        <w:t xml:space="preserve">ppendix </w:t>
      </w:r>
      <w:r w:rsidR="00661A8D">
        <w:rPr>
          <w:sz w:val="32"/>
          <w:szCs w:val="32"/>
        </w:rPr>
        <w:t>3</w:t>
      </w:r>
      <w:r w:rsidR="0051439C">
        <w:rPr>
          <w:sz w:val="32"/>
          <w:szCs w:val="32"/>
        </w:rPr>
        <w:t xml:space="preserve"> Statistical</w:t>
      </w:r>
      <w:r>
        <w:rPr>
          <w:sz w:val="32"/>
          <w:szCs w:val="32"/>
        </w:rPr>
        <w:t xml:space="preserve"> </w:t>
      </w:r>
      <w:r w:rsidR="0051439C">
        <w:rPr>
          <w:sz w:val="32"/>
          <w:szCs w:val="32"/>
        </w:rPr>
        <w:t>R</w:t>
      </w:r>
      <w:r>
        <w:rPr>
          <w:sz w:val="32"/>
          <w:szCs w:val="32"/>
        </w:rPr>
        <w:t>ecords</w:t>
      </w:r>
    </w:p>
    <w:p w:rsidR="00AD33EC" w:rsidRPr="00AF3C52" w:rsidRDefault="00186644" w:rsidP="00517BC0">
      <w:r>
        <w:t xml:space="preserve">In this a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T-test. We perform </w:t>
      </w:r>
      <w:r w:rsidR="00F66BBB">
        <w:t xml:space="preserve">T-test or </w:t>
      </w:r>
      <w:r>
        <w:t>Wilcoxon test</w:t>
      </w:r>
      <w:r w:rsidR="00F66BBB">
        <w:t xml:space="preserve"> depending on assess results.</w:t>
      </w:r>
      <w:r w:rsidR="00F66BBB" w:rsidRPr="00F66BBB">
        <w:t xml:space="preserve"> </w:t>
      </w:r>
      <w:r w:rsidR="00F66BBB">
        <w:t>Results tested by Wilcoxon test are tagged with ‘#’</w:t>
      </w:r>
      <w:r w:rsidR="004629CA">
        <w:t>.</w:t>
      </w:r>
    </w:p>
    <w:p w:rsidR="00AF3C52" w:rsidRPr="00AB5378" w:rsidRDefault="00AF3C52" w:rsidP="00AF3C5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33500" w:rsidRPr="00233500" w:rsidTr="00233500">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rsidR="00233500" w:rsidRPr="00233500" w:rsidRDefault="00233500" w:rsidP="00233500">
            <w:pPr>
              <w:tabs>
                <w:tab w:val="num" w:pos="720"/>
              </w:tabs>
              <w:jc w:val="center"/>
              <w:rPr>
                <w:sz w:val="18"/>
                <w:szCs w:val="18"/>
              </w:rPr>
            </w:pPr>
          </w:p>
        </w:tc>
        <w:tc>
          <w:tcPr>
            <w:tcW w:w="1768" w:type="dxa"/>
          </w:tcPr>
          <w:p w:rsidR="00233500" w:rsidRPr="00233500" w:rsidRDefault="00233500" w:rsidP="00233500">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33500" w:rsidRPr="00233500" w:rsidTr="002335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A</w:t>
            </w:r>
            <w:r>
              <w:rPr>
                <w:sz w:val="18"/>
                <w:szCs w:val="18"/>
              </w:rPr>
              <w:t>CC</w:t>
            </w:r>
          </w:p>
        </w:tc>
        <w:tc>
          <w:tcPr>
            <w:tcW w:w="1768" w:type="dxa"/>
          </w:tcPr>
          <w:p w:rsidR="00233500" w:rsidRPr="00233500" w:rsidRDefault="00233500" w:rsidP="00233500">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33500" w:rsidRPr="00233500" w:rsidTr="00233500">
        <w:trPr>
          <w:trHeight w:val="332"/>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R</w:t>
            </w:r>
            <w:r>
              <w:rPr>
                <w:sz w:val="18"/>
                <w:szCs w:val="18"/>
              </w:rPr>
              <w:t>ound</w:t>
            </w:r>
          </w:p>
        </w:tc>
        <w:tc>
          <w:tcPr>
            <w:tcW w:w="1768" w:type="dxa"/>
          </w:tcPr>
          <w:p w:rsidR="00233500" w:rsidRPr="00233500" w:rsidRDefault="00233500" w:rsidP="00233500">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059</w:t>
            </w:r>
            <w:r w:rsidR="00333555">
              <w:rPr>
                <w:sz w:val="18"/>
                <w:szCs w:val="18"/>
              </w:rPr>
              <w:t xml:space="preserve"> </w:t>
            </w:r>
            <w:r w:rsidR="00333555" w:rsidRPr="00333555">
              <w:rPr>
                <w:color w:val="FF0000"/>
                <w:sz w:val="18"/>
                <w:szCs w:val="18"/>
              </w:rPr>
              <w:t>*</w:t>
            </w:r>
          </w:p>
        </w:tc>
      </w:tr>
    </w:tbl>
    <w:p w:rsidR="00233500" w:rsidRPr="001B65E0" w:rsidRDefault="00233500" w:rsidP="00616013">
      <w:pPr>
        <w:tabs>
          <w:tab w:val="num" w:pos="720"/>
        </w:tabs>
      </w:pPr>
    </w:p>
    <w:p w:rsidR="00475D69" w:rsidRDefault="00475D69" w:rsidP="00616013">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A30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sz w:val="18"/>
                <w:szCs w:val="18"/>
              </w:rPr>
              <w:t>Proportion</w:t>
            </w:r>
          </w:p>
        </w:tc>
        <w:tc>
          <w:tcPr>
            <w:tcW w:w="1060"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A3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4A308C" w:rsidRPr="004A308C" w:rsidTr="004A308C">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rsidR="004A308C" w:rsidRPr="004A308C" w:rsidRDefault="00427DCD"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rsidR="004A308C" w:rsidRPr="004A308C" w:rsidRDefault="004A308C" w:rsidP="004A308C">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379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437930">
            <w:pPr>
              <w:tabs>
                <w:tab w:val="num" w:pos="720"/>
              </w:tabs>
              <w:rPr>
                <w:sz w:val="18"/>
                <w:szCs w:val="18"/>
              </w:rPr>
            </w:pPr>
            <w:r>
              <w:rPr>
                <w:rFonts w:hint="eastAsia"/>
                <w:sz w:val="18"/>
                <w:szCs w:val="18"/>
              </w:rPr>
              <w:t>D</w:t>
            </w:r>
            <w:r>
              <w:rPr>
                <w:sz w:val="18"/>
                <w:szCs w:val="18"/>
              </w:rPr>
              <w:t>elay Speed</w:t>
            </w:r>
          </w:p>
        </w:tc>
        <w:tc>
          <w:tcPr>
            <w:tcW w:w="1060"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37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w:t>
            </w:r>
            <w:r w:rsidR="00727922">
              <w:rPr>
                <w:sz w:val="18"/>
                <w:szCs w:val="18"/>
              </w:rPr>
              <w:t>2</w:t>
            </w:r>
          </w:p>
        </w:tc>
        <w:tc>
          <w:tcPr>
            <w:tcW w:w="1138" w:type="dxa"/>
          </w:tcPr>
          <w:p w:rsidR="004A308C" w:rsidRPr="004A308C" w:rsidRDefault="00B34088"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4A308C" w:rsidRPr="004A308C" w:rsidTr="00437930">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rsidR="004A308C" w:rsidRPr="004A308C" w:rsidRDefault="00F5315E"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rsidR="00475D69" w:rsidRDefault="00475D69" w:rsidP="00AC334C"/>
    <w:p w:rsidR="008940F2" w:rsidRDefault="008940F2" w:rsidP="00AC334C"/>
    <w:p w:rsidR="008940F2" w:rsidRPr="00AC334C" w:rsidRDefault="004C54C4" w:rsidP="00AC334C">
      <w:r>
        <w:br w:type="page"/>
      </w:r>
    </w:p>
    <w:p w:rsidR="00AC334C" w:rsidRDefault="00E23F1E" w:rsidP="009C70A4">
      <w:pPr>
        <w:rPr>
          <w:sz w:val="32"/>
          <w:szCs w:val="32"/>
        </w:rPr>
      </w:pPr>
      <w:r w:rsidRPr="009C70A4">
        <w:rPr>
          <w:rFonts w:hint="eastAsia"/>
          <w:sz w:val="32"/>
          <w:szCs w:val="32"/>
        </w:rPr>
        <w:lastRenderedPageBreak/>
        <w:t>A</w:t>
      </w:r>
      <w:r w:rsidRPr="009C70A4">
        <w:rPr>
          <w:sz w:val="32"/>
          <w:szCs w:val="32"/>
        </w:rPr>
        <w:t>ppendi</w:t>
      </w:r>
      <w:r>
        <w:rPr>
          <w:sz w:val="32"/>
          <w:szCs w:val="32"/>
        </w:rPr>
        <w:t>x</w:t>
      </w:r>
      <w:r w:rsidR="00661A8D">
        <w:rPr>
          <w:sz w:val="32"/>
          <w:szCs w:val="32"/>
        </w:rPr>
        <w:t xml:space="preserve"> 4</w:t>
      </w:r>
      <w:r w:rsidR="005E0F10">
        <w:rPr>
          <w:rFonts w:hint="eastAsia"/>
          <w:sz w:val="32"/>
          <w:szCs w:val="32"/>
        </w:rPr>
        <w:t xml:space="preserve"> </w:t>
      </w:r>
      <w:r w:rsidR="000D5CE8">
        <w:rPr>
          <w:sz w:val="32"/>
          <w:szCs w:val="32"/>
        </w:rPr>
        <w:t>Scenario testing results with 40k training set</w:t>
      </w:r>
    </w:p>
    <w:p w:rsidR="00AF1707" w:rsidRPr="00AB5378" w:rsidRDefault="00AF1707" w:rsidP="00AF1707">
      <w:pPr>
        <w:rPr>
          <w:b/>
          <w:bCs/>
          <w:i/>
          <w:iCs/>
        </w:rPr>
      </w:pPr>
      <w:r>
        <w:rPr>
          <w:b/>
          <w:bCs/>
          <w:i/>
          <w:iCs/>
        </w:rPr>
        <w:t>Model Poisoning – By Abnormal Node Size</w:t>
      </w:r>
    </w:p>
    <w:p w:rsidR="00922EAB" w:rsidRDefault="00027DD9" w:rsidP="00501372">
      <w:r>
        <w:rPr>
          <w:noProof/>
        </w:rPr>
        <w:drawing>
          <wp:inline distT="0" distB="0" distL="0" distR="0">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r>
        <w:rPr>
          <w:rFonts w:hint="eastAsia"/>
          <w:noProof/>
        </w:rPr>
        <w:drawing>
          <wp:inline distT="0" distB="0" distL="0" distR="0">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Pr="00AB5378" w:rsidRDefault="00027DD9" w:rsidP="00027DD9">
      <w:pPr>
        <w:rPr>
          <w:b/>
          <w:bCs/>
          <w:i/>
          <w:iCs/>
        </w:rPr>
      </w:pPr>
      <w:r>
        <w:rPr>
          <w:b/>
          <w:bCs/>
          <w:i/>
          <w:iCs/>
        </w:rPr>
        <w:t>Model Poisoning – By IID/non-IID</w:t>
      </w:r>
    </w:p>
    <w:p w:rsidR="00027DD9" w:rsidRDefault="00027DD9" w:rsidP="00501372">
      <w:r>
        <w:rPr>
          <w:rFonts w:hint="eastAsia"/>
          <w:noProof/>
        </w:rPr>
        <w:drawing>
          <wp:inline distT="0" distB="0" distL="0" distR="0">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r>
        <w:rPr>
          <w:rFonts w:hint="eastAsia"/>
          <w:noProof/>
        </w:rPr>
        <w:drawing>
          <wp:inline distT="0" distB="0" distL="0" distR="0">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7778CF" w:rsidRDefault="007778CF" w:rsidP="00501372">
      <w:r w:rsidRPr="00AB5378">
        <w:rPr>
          <w:rFonts w:hint="eastAsia"/>
          <w:b/>
          <w:bCs/>
          <w:i/>
          <w:iCs/>
        </w:rPr>
        <w:t>Data</w:t>
      </w:r>
      <w:r w:rsidRPr="007778CF">
        <w:rPr>
          <w:b/>
          <w:bCs/>
          <w:i/>
          <w:iCs/>
        </w:rPr>
        <w:t xml:space="preserve"> </w:t>
      </w:r>
      <w:r>
        <w:rPr>
          <w:b/>
          <w:bCs/>
          <w:i/>
          <w:iCs/>
        </w:rPr>
        <w:t>Poisoning</w:t>
      </w:r>
    </w:p>
    <w:p w:rsidR="007778CF" w:rsidRDefault="00292630" w:rsidP="00661A8D">
      <w:pPr>
        <w:jc w:val="center"/>
      </w:pPr>
      <w:r>
        <w:rPr>
          <w:rFonts w:hint="eastAsia"/>
          <w:noProof/>
        </w:rPr>
        <w:lastRenderedPageBreak/>
        <w:drawing>
          <wp:inline distT="0" distB="0" distL="0" distR="0" wp14:anchorId="47AFF4B9" wp14:editId="444C401D">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rsidR="00945A2D" w:rsidRPr="00945A2D" w:rsidRDefault="00501372" w:rsidP="00945A2D">
      <w:pPr>
        <w:tabs>
          <w:tab w:val="num" w:pos="720"/>
        </w:tabs>
        <w:rPr>
          <w:b/>
          <w:bCs/>
          <w:i/>
          <w:iCs/>
        </w:rPr>
      </w:pPr>
      <w:r w:rsidRPr="00AB5378">
        <w:rPr>
          <w:rFonts w:hint="eastAsia"/>
          <w:b/>
          <w:bCs/>
          <w:i/>
          <w:iCs/>
        </w:rPr>
        <w:t>Data Dispersion</w:t>
      </w:r>
    </w:p>
    <w:p w:rsidR="00501372" w:rsidRDefault="00D41F69" w:rsidP="00501372">
      <w:r>
        <w:rPr>
          <w:noProof/>
        </w:rPr>
        <w:drawing>
          <wp:inline distT="0" distB="0" distL="0" distR="0">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945A2D" w:rsidRDefault="008072A9" w:rsidP="00501372">
      <w:r>
        <w:rPr>
          <w:noProof/>
        </w:rPr>
        <w:drawing>
          <wp:inline distT="0" distB="0" distL="0" distR="0">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Proportion</w:t>
      </w:r>
    </w:p>
    <w:p w:rsidR="00501372" w:rsidRDefault="00685BE8" w:rsidP="00501372">
      <w:r>
        <w:rPr>
          <w:noProof/>
        </w:rPr>
        <w:drawing>
          <wp:inline distT="0" distB="0" distL="0" distR="0">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Pr="00AB5378" w:rsidRDefault="00501372" w:rsidP="00501372">
      <w:pPr>
        <w:tabs>
          <w:tab w:val="num" w:pos="720"/>
        </w:tabs>
        <w:rPr>
          <w:b/>
          <w:bCs/>
          <w:i/>
          <w:iCs/>
        </w:rPr>
      </w:pPr>
      <w:r w:rsidRPr="00AB5378">
        <w:rPr>
          <w:rFonts w:hint="eastAsia"/>
          <w:b/>
          <w:bCs/>
          <w:i/>
          <w:iCs/>
        </w:rPr>
        <w:lastRenderedPageBreak/>
        <w:t>Delayed Update</w:t>
      </w:r>
      <w:r>
        <w:rPr>
          <w:b/>
          <w:bCs/>
          <w:i/>
          <w:iCs/>
        </w:rPr>
        <w:t xml:space="preserve"> – </w:t>
      </w:r>
      <w:r w:rsidR="00882487">
        <w:rPr>
          <w:b/>
          <w:bCs/>
          <w:i/>
          <w:iCs/>
        </w:rPr>
        <w:t xml:space="preserve">By </w:t>
      </w:r>
      <w:r>
        <w:rPr>
          <w:b/>
          <w:bCs/>
          <w:i/>
          <w:iCs/>
        </w:rPr>
        <w:t>Speed</w:t>
      </w:r>
    </w:p>
    <w:p w:rsidR="00501372" w:rsidRDefault="006B1663" w:rsidP="00501372">
      <w:r>
        <w:rPr>
          <w:noProof/>
        </w:rPr>
        <w:drawing>
          <wp:inline distT="0" distB="0" distL="0" distR="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322B38" w:rsidRDefault="006B1663" w:rsidP="00501372">
      <w:r>
        <w:rPr>
          <w:rFonts w:hint="eastAsia"/>
          <w:noProof/>
        </w:rPr>
        <w:drawing>
          <wp:inline distT="0" distB="0" distL="0" distR="0">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Pr="00AB5378" w:rsidRDefault="00501372" w:rsidP="00501372">
      <w:pPr>
        <w:tabs>
          <w:tab w:val="num" w:pos="720"/>
        </w:tabs>
        <w:rPr>
          <w:b/>
          <w:bCs/>
          <w:i/>
          <w:iCs/>
        </w:rPr>
      </w:pPr>
      <w:r w:rsidRPr="00AB5378">
        <w:rPr>
          <w:rFonts w:hint="eastAsia"/>
          <w:b/>
          <w:bCs/>
          <w:i/>
          <w:iCs/>
        </w:rPr>
        <w:t>Share data</w:t>
      </w:r>
    </w:p>
    <w:p w:rsidR="00501372" w:rsidRDefault="00415196" w:rsidP="009C70A4">
      <w:r>
        <w:rPr>
          <w:noProof/>
        </w:rPr>
        <w:drawing>
          <wp:inline distT="0" distB="0" distL="0" distR="0">
            <wp:extent cx="5274310" cy="1437640"/>
            <wp:effectExtent l="0" t="0" r="2540" b="0"/>
            <wp:docPr id="12" name="图片 12" descr="C:\Users\12990\AppData\Local\Microsoft\Windows\INetCache\Content.MSO\F70E96F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F70E96FA.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415196" w:rsidP="009C70A4">
      <w:r>
        <w:rPr>
          <w:noProof/>
        </w:rPr>
        <w:drawing>
          <wp:inline distT="0" distB="0" distL="0" distR="0">
            <wp:extent cx="5274310" cy="1437640"/>
            <wp:effectExtent l="0" t="0" r="2540" b="0"/>
            <wp:docPr id="13" name="图片 13" descr="C:\Users\12990\AppData\Local\Microsoft\Windows\INetCache\Content.MSO\D3ACE9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D3ACE918.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894E63" w:rsidP="00661A8D">
      <w:pPr>
        <w:jc w:val="center"/>
      </w:pPr>
      <w:r>
        <w:rPr>
          <w:rFonts w:hint="eastAsia"/>
          <w:noProof/>
        </w:rPr>
        <w:drawing>
          <wp:inline distT="0" distB="0" distL="0" distR="0">
            <wp:extent cx="1863969" cy="1276859"/>
            <wp:effectExtent l="0" t="0" r="3175" b="0"/>
            <wp:docPr id="54" name="图片 54" descr="C:\Users\12990\AppData\Local\Microsoft\Windows\INetCache\Content.MSO\6875E1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12990\AppData\Local\Microsoft\Windows\INetCache\Content.MSO\6875E1B2.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7502" cy="1292979"/>
                    </a:xfrm>
                    <a:prstGeom prst="rect">
                      <a:avLst/>
                    </a:prstGeom>
                    <a:noFill/>
                    <a:ln>
                      <a:noFill/>
                    </a:ln>
                  </pic:spPr>
                </pic:pic>
              </a:graphicData>
            </a:graphic>
          </wp:inline>
        </w:drawing>
      </w:r>
      <w:r>
        <w:rPr>
          <w:rFonts w:hint="eastAsia"/>
          <w:noProof/>
        </w:rPr>
        <w:drawing>
          <wp:inline distT="0" distB="0" distL="0" distR="0">
            <wp:extent cx="1828800" cy="1252767"/>
            <wp:effectExtent l="0" t="0" r="0" b="5080"/>
            <wp:docPr id="55" name="图片 55" descr="C:\Users\12990\AppData\Local\Microsoft\Windows\INetCache\Content.MSO\AFF75C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12990\AppData\Local\Microsoft\Windows\INetCache\Content.MSO\AFF75C90.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1762" cy="1302748"/>
                    </a:xfrm>
                    <a:prstGeom prst="rect">
                      <a:avLst/>
                    </a:prstGeom>
                    <a:noFill/>
                    <a:ln>
                      <a:noFill/>
                    </a:ln>
                  </pic:spPr>
                </pic:pic>
              </a:graphicData>
            </a:graphic>
          </wp:inline>
        </w:drawing>
      </w:r>
    </w:p>
    <w:p w:rsidR="006C7F80" w:rsidRDefault="006C7F80" w:rsidP="009C70A4">
      <w:pPr>
        <w:rPr>
          <w:sz w:val="32"/>
          <w:szCs w:val="32"/>
        </w:rPr>
      </w:pPr>
      <w:r w:rsidRPr="009C70A4">
        <w:rPr>
          <w:rFonts w:hint="eastAsia"/>
          <w:sz w:val="32"/>
          <w:szCs w:val="32"/>
        </w:rPr>
        <w:lastRenderedPageBreak/>
        <w:t>A</w:t>
      </w:r>
      <w:r w:rsidRPr="009C70A4">
        <w:rPr>
          <w:sz w:val="32"/>
          <w:szCs w:val="32"/>
        </w:rPr>
        <w:t>ppendix</w:t>
      </w:r>
      <w:r w:rsidR="00661A8D">
        <w:rPr>
          <w:sz w:val="32"/>
          <w:szCs w:val="32"/>
        </w:rPr>
        <w:t xml:space="preserve"> 5</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BE22A2" w:rsidP="00C929C8">
      <w:pPr>
        <w:rPr>
          <w:b/>
          <w:bCs/>
          <w:i/>
          <w:iCs/>
        </w:rPr>
      </w:pPr>
      <w:r>
        <w:rPr>
          <w:b/>
          <w:bCs/>
          <w:i/>
          <w:iCs/>
        </w:rPr>
        <w:t>Model Poisoning</w:t>
      </w:r>
      <w:r w:rsidR="00AF1707">
        <w:rPr>
          <w:b/>
          <w:bCs/>
          <w:i/>
          <w:iCs/>
        </w:rPr>
        <w:t xml:space="preserve"> – By Abnormal Node Size</w:t>
      </w:r>
    </w:p>
    <w:p w:rsidR="00C929C8" w:rsidRDefault="00C24C98" w:rsidP="00805F07">
      <w:pPr>
        <w:jc w:val="center"/>
      </w:pPr>
      <w:r>
        <w:rPr>
          <w:noProof/>
        </w:rPr>
        <w:drawing>
          <wp:inline distT="0" distB="0" distL="0" distR="0">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rsidR="00C968BE" w:rsidRDefault="00C24C98" w:rsidP="00661A8D">
      <w:pPr>
        <w:jc w:val="center"/>
      </w:pPr>
      <w:r>
        <w:rPr>
          <w:noProof/>
        </w:rPr>
        <w:drawing>
          <wp:inline distT="0" distB="0" distL="0" distR="0">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rsidR="00C968BE" w:rsidRPr="00AB5378" w:rsidRDefault="00C968BE" w:rsidP="00C968BE">
      <w:pPr>
        <w:rPr>
          <w:b/>
          <w:bCs/>
          <w:i/>
          <w:iCs/>
        </w:rPr>
      </w:pPr>
      <w:r>
        <w:rPr>
          <w:b/>
          <w:bCs/>
          <w:i/>
          <w:iCs/>
        </w:rPr>
        <w:t>Model Poisoning – By IID/non-IID</w:t>
      </w:r>
    </w:p>
    <w:p w:rsidR="00C968BE" w:rsidRPr="00C968BE" w:rsidRDefault="00756150" w:rsidP="00805F07">
      <w:pPr>
        <w:jc w:val="center"/>
      </w:pPr>
      <w:r>
        <w:rPr>
          <w:noProof/>
        </w:rPr>
        <w:drawing>
          <wp:inline distT="0" distB="0" distL="0" distR="0">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rsidR="00AF1707" w:rsidRDefault="00756150" w:rsidP="00661A8D">
      <w:pPr>
        <w:jc w:val="center"/>
      </w:pPr>
      <w:r>
        <w:rPr>
          <w:noProof/>
        </w:rPr>
        <w:drawing>
          <wp:inline distT="0" distB="0" distL="0" distR="0">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rsidR="00C929C8" w:rsidRPr="00945A2D" w:rsidRDefault="00C929C8" w:rsidP="00C929C8">
      <w:pPr>
        <w:tabs>
          <w:tab w:val="num" w:pos="720"/>
        </w:tabs>
        <w:rPr>
          <w:b/>
          <w:bCs/>
          <w:i/>
          <w:iCs/>
        </w:rPr>
      </w:pPr>
      <w:r w:rsidRPr="00AB5378">
        <w:rPr>
          <w:rFonts w:hint="eastAsia"/>
          <w:b/>
          <w:bCs/>
          <w:i/>
          <w:iCs/>
        </w:rPr>
        <w:t>Data Dispersion</w:t>
      </w:r>
    </w:p>
    <w:p w:rsidR="00C929C8" w:rsidRDefault="00DA5688" w:rsidP="00805F07">
      <w:pPr>
        <w:jc w:val="center"/>
      </w:pPr>
      <w:r>
        <w:rPr>
          <w:noProof/>
        </w:rPr>
        <w:drawing>
          <wp:inline distT="0" distB="0" distL="0" distR="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rsidR="0043732E" w:rsidRDefault="00976C0C" w:rsidP="00661A8D">
      <w:pPr>
        <w:jc w:val="center"/>
      </w:pPr>
      <w:r>
        <w:rPr>
          <w:noProof/>
        </w:rPr>
        <w:lastRenderedPageBreak/>
        <w:drawing>
          <wp:inline distT="0" distB="0" distL="0" distR="0">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rsidR="0043732E" w:rsidRPr="0043732E" w:rsidRDefault="0043732E" w:rsidP="00C929C8">
      <w:pPr>
        <w:rPr>
          <w:b/>
          <w:bCs/>
          <w:i/>
          <w:iCs/>
        </w:rPr>
      </w:pPr>
      <w:r w:rsidRPr="0043732E">
        <w:rPr>
          <w:rFonts w:hint="eastAsia"/>
          <w:b/>
          <w:bCs/>
          <w:i/>
          <w:iCs/>
        </w:rPr>
        <w:t>L</w:t>
      </w:r>
      <w:r w:rsidRPr="0043732E">
        <w:rPr>
          <w:b/>
          <w:bCs/>
          <w:i/>
          <w:iCs/>
        </w:rPr>
        <w:t>ocal Round</w:t>
      </w:r>
    </w:p>
    <w:p w:rsidR="0043732E" w:rsidRDefault="00ED2037" w:rsidP="00805F07">
      <w:pPr>
        <w:jc w:val="center"/>
      </w:pPr>
      <w:r>
        <w:rPr>
          <w:noProof/>
        </w:rPr>
        <w:drawing>
          <wp:inline distT="0" distB="0" distL="0" distR="0">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rsidR="00C929C8" w:rsidRDefault="00ED2037" w:rsidP="00661A8D">
      <w:pPr>
        <w:jc w:val="center"/>
      </w:pPr>
      <w:r>
        <w:rPr>
          <w:rFonts w:hint="eastAsia"/>
          <w:noProof/>
        </w:rPr>
        <w:drawing>
          <wp:inline distT="0" distB="0" distL="0" distR="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Proportion</w:t>
      </w:r>
    </w:p>
    <w:p w:rsidR="00C929C8" w:rsidRDefault="00211497" w:rsidP="00805F07">
      <w:pPr>
        <w:jc w:val="center"/>
      </w:pPr>
      <w:r>
        <w:rPr>
          <w:noProof/>
        </w:rPr>
        <w:drawing>
          <wp:inline distT="0" distB="0" distL="0" distR="0">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rsidR="00211497" w:rsidRDefault="00211497" w:rsidP="00805F07">
      <w:pPr>
        <w:jc w:val="center"/>
      </w:pPr>
      <w:r>
        <w:rPr>
          <w:rFonts w:hint="eastAsia"/>
          <w:noProof/>
        </w:rPr>
        <w:drawing>
          <wp:inline distT="0" distB="0" distL="0" distR="0">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rsidR="00C929C8" w:rsidRDefault="00C929C8" w:rsidP="00C929C8"/>
    <w:p w:rsidR="00C929C8" w:rsidRPr="00AB5378" w:rsidRDefault="00C929C8" w:rsidP="00C929C8">
      <w:pPr>
        <w:tabs>
          <w:tab w:val="num" w:pos="720"/>
        </w:tabs>
        <w:rPr>
          <w:b/>
          <w:bCs/>
          <w:i/>
          <w:iCs/>
        </w:rPr>
      </w:pPr>
      <w:r w:rsidRPr="00AB5378">
        <w:rPr>
          <w:rFonts w:hint="eastAsia"/>
          <w:b/>
          <w:bCs/>
          <w:i/>
          <w:iCs/>
        </w:rPr>
        <w:lastRenderedPageBreak/>
        <w:t>Delayed Update</w:t>
      </w:r>
      <w:r>
        <w:rPr>
          <w:b/>
          <w:bCs/>
          <w:i/>
          <w:iCs/>
        </w:rPr>
        <w:t xml:space="preserve"> – </w:t>
      </w:r>
      <w:r w:rsidR="00BE3C69">
        <w:rPr>
          <w:b/>
          <w:bCs/>
          <w:i/>
          <w:iCs/>
        </w:rPr>
        <w:t xml:space="preserve">By </w:t>
      </w:r>
      <w:r>
        <w:rPr>
          <w:b/>
          <w:bCs/>
          <w:i/>
          <w:iCs/>
        </w:rPr>
        <w:t>Speed</w:t>
      </w:r>
    </w:p>
    <w:p w:rsidR="00C929C8" w:rsidRDefault="00104F6D" w:rsidP="00805F07">
      <w:pPr>
        <w:jc w:val="center"/>
      </w:pPr>
      <w:r>
        <w:rPr>
          <w:noProof/>
        </w:rPr>
        <w:drawing>
          <wp:inline distT="0" distB="0" distL="0" distR="0">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rsidR="00425A08" w:rsidRDefault="00425A08" w:rsidP="00661A8D">
      <w:pPr>
        <w:jc w:val="center"/>
      </w:pPr>
      <w:r>
        <w:rPr>
          <w:noProof/>
        </w:rPr>
        <w:drawing>
          <wp:inline distT="0" distB="0" distL="0" distR="0">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rsidR="00C929C8" w:rsidRPr="00AB5378" w:rsidRDefault="00C929C8" w:rsidP="00C929C8">
      <w:pPr>
        <w:tabs>
          <w:tab w:val="num" w:pos="720"/>
        </w:tabs>
        <w:rPr>
          <w:b/>
          <w:bCs/>
          <w:i/>
          <w:iCs/>
        </w:rPr>
      </w:pPr>
      <w:r w:rsidRPr="00AB5378">
        <w:rPr>
          <w:rFonts w:hint="eastAsia"/>
          <w:b/>
          <w:bCs/>
          <w:i/>
          <w:iCs/>
        </w:rPr>
        <w:t>Share data</w:t>
      </w:r>
    </w:p>
    <w:p w:rsidR="00C929C8" w:rsidRDefault="00822AAC" w:rsidP="00805F07">
      <w:pPr>
        <w:jc w:val="center"/>
      </w:pPr>
      <w:r>
        <w:rPr>
          <w:noProof/>
        </w:rPr>
        <w:drawing>
          <wp:inline distT="0" distB="0" distL="0" distR="0">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rsidR="00C929C8" w:rsidRDefault="00822AAC" w:rsidP="00805F07">
      <w:pPr>
        <w:jc w:val="center"/>
      </w:pPr>
      <w:r>
        <w:rPr>
          <w:noProof/>
        </w:rPr>
        <w:drawing>
          <wp:inline distT="0" distB="0" distL="0" distR="0">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rsidR="00220E1F" w:rsidRDefault="00220E1F" w:rsidP="00002871"/>
    <w:p w:rsidR="00220E1F" w:rsidRDefault="004C54C4" w:rsidP="00002871">
      <w:r>
        <w:br w:type="page"/>
      </w:r>
    </w:p>
    <w:p w:rsidR="00220E1F" w:rsidRDefault="00220E1F" w:rsidP="00220E1F">
      <w:r w:rsidRPr="009C70A4">
        <w:rPr>
          <w:rFonts w:hint="eastAsia"/>
          <w:sz w:val="32"/>
          <w:szCs w:val="32"/>
        </w:rPr>
        <w:lastRenderedPageBreak/>
        <w:t>A</w:t>
      </w:r>
      <w:r w:rsidRPr="009C70A4">
        <w:rPr>
          <w:sz w:val="32"/>
          <w:szCs w:val="32"/>
        </w:rPr>
        <w:t>ppendix</w:t>
      </w:r>
      <w:r w:rsidR="00661A8D">
        <w:rPr>
          <w:sz w:val="32"/>
          <w:szCs w:val="32"/>
        </w:rPr>
        <w:t xml:space="preserve"> 6</w:t>
      </w:r>
      <w:r>
        <w:rPr>
          <w:sz w:val="32"/>
          <w:szCs w:val="32"/>
        </w:rPr>
        <w:t xml:space="preserve"> Results for cloud implementation</w:t>
      </w:r>
    </w:p>
    <w:p w:rsidR="00220E1F" w:rsidRDefault="00795F2A" w:rsidP="00220E1F">
      <w:pPr>
        <w:jc w:val="center"/>
      </w:pPr>
      <w:r>
        <w:rPr>
          <w:noProof/>
        </w:rPr>
        <w:drawing>
          <wp:inline distT="0" distB="0" distL="0" distR="0">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extent cx="2397370" cy="1519925"/>
            <wp:effectExtent l="0" t="0" r="3175" b="0"/>
            <wp:docPr id="9" name="图片 9" descr="C:\Users\12990\AppData\Local\Microsoft\Windows\INetCache\Content.MSO\9AD8A9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9AD8A9B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0299" cy="1540802"/>
                    </a:xfrm>
                    <a:prstGeom prst="rect">
                      <a:avLst/>
                    </a:prstGeom>
                    <a:noFill/>
                    <a:ln>
                      <a:noFill/>
                    </a:ln>
                  </pic:spPr>
                </pic:pic>
              </a:graphicData>
            </a:graphic>
          </wp:inline>
        </w:drawing>
      </w:r>
    </w:p>
    <w:p w:rsidR="00220E1F" w:rsidRDefault="00795F2A" w:rsidP="00436D6E">
      <w:pPr>
        <w:jc w:val="center"/>
      </w:pPr>
      <w:r>
        <w:rPr>
          <w:noProof/>
        </w:rPr>
        <w:drawing>
          <wp:inline distT="0" distB="0" distL="0" distR="0">
            <wp:extent cx="2514600" cy="1594249"/>
            <wp:effectExtent l="0" t="0" r="0"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66604" cy="1627219"/>
                    </a:xfrm>
                    <a:prstGeom prst="rect">
                      <a:avLst/>
                    </a:prstGeom>
                    <a:noFill/>
                    <a:ln>
                      <a:noFill/>
                    </a:ln>
                  </pic:spPr>
                </pic:pic>
              </a:graphicData>
            </a:graphic>
          </wp:inline>
        </w:drawing>
      </w:r>
      <w:r>
        <w:rPr>
          <w:noProof/>
        </w:rPr>
        <w:t xml:space="preserve"> </w:t>
      </w:r>
    </w:p>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2658" w:rsidRDefault="00CB2658" w:rsidP="007F0D6B">
      <w:pPr>
        <w:spacing w:after="0" w:line="240" w:lineRule="auto"/>
      </w:pPr>
      <w:r>
        <w:separator/>
      </w:r>
    </w:p>
  </w:endnote>
  <w:endnote w:type="continuationSeparator" w:id="0">
    <w:p w:rsidR="00CB2658" w:rsidRDefault="00CB2658" w:rsidP="007F0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2658" w:rsidRDefault="00CB2658" w:rsidP="007F0D6B">
      <w:pPr>
        <w:spacing w:after="0" w:line="240" w:lineRule="auto"/>
      </w:pPr>
      <w:r>
        <w:separator/>
      </w:r>
    </w:p>
  </w:footnote>
  <w:footnote w:type="continuationSeparator" w:id="0">
    <w:p w:rsidR="00CB2658" w:rsidRDefault="00CB2658" w:rsidP="007F0D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017A9"/>
    <w:rsid w:val="00001C4F"/>
    <w:rsid w:val="00002871"/>
    <w:rsid w:val="00002AEE"/>
    <w:rsid w:val="00002B2E"/>
    <w:rsid w:val="00004183"/>
    <w:rsid w:val="00004C1E"/>
    <w:rsid w:val="00006354"/>
    <w:rsid w:val="00006D0B"/>
    <w:rsid w:val="00011977"/>
    <w:rsid w:val="00012FDD"/>
    <w:rsid w:val="00013CB4"/>
    <w:rsid w:val="00014BB2"/>
    <w:rsid w:val="00016440"/>
    <w:rsid w:val="000178CE"/>
    <w:rsid w:val="00020775"/>
    <w:rsid w:val="000207B3"/>
    <w:rsid w:val="0002181A"/>
    <w:rsid w:val="00022F53"/>
    <w:rsid w:val="00023116"/>
    <w:rsid w:val="00023303"/>
    <w:rsid w:val="000239BD"/>
    <w:rsid w:val="000239FD"/>
    <w:rsid w:val="000252F1"/>
    <w:rsid w:val="0002641C"/>
    <w:rsid w:val="00026F67"/>
    <w:rsid w:val="0002709D"/>
    <w:rsid w:val="000277A7"/>
    <w:rsid w:val="00027DD9"/>
    <w:rsid w:val="00030BC3"/>
    <w:rsid w:val="000315D4"/>
    <w:rsid w:val="0003162C"/>
    <w:rsid w:val="00031A6A"/>
    <w:rsid w:val="000328B6"/>
    <w:rsid w:val="00033255"/>
    <w:rsid w:val="000343AB"/>
    <w:rsid w:val="00034BB7"/>
    <w:rsid w:val="000357E8"/>
    <w:rsid w:val="00036646"/>
    <w:rsid w:val="00036E40"/>
    <w:rsid w:val="00042A02"/>
    <w:rsid w:val="00043725"/>
    <w:rsid w:val="00045175"/>
    <w:rsid w:val="00045761"/>
    <w:rsid w:val="00045E28"/>
    <w:rsid w:val="00046F3C"/>
    <w:rsid w:val="000471E1"/>
    <w:rsid w:val="00047966"/>
    <w:rsid w:val="000500C1"/>
    <w:rsid w:val="000507A1"/>
    <w:rsid w:val="00051E4D"/>
    <w:rsid w:val="00053077"/>
    <w:rsid w:val="00054249"/>
    <w:rsid w:val="000543EE"/>
    <w:rsid w:val="00054865"/>
    <w:rsid w:val="00055D59"/>
    <w:rsid w:val="00056BFB"/>
    <w:rsid w:val="00057AF7"/>
    <w:rsid w:val="00057E12"/>
    <w:rsid w:val="00060392"/>
    <w:rsid w:val="000613B1"/>
    <w:rsid w:val="00062D62"/>
    <w:rsid w:val="000636A2"/>
    <w:rsid w:val="00067753"/>
    <w:rsid w:val="00067C1C"/>
    <w:rsid w:val="00072260"/>
    <w:rsid w:val="00072506"/>
    <w:rsid w:val="000725C8"/>
    <w:rsid w:val="00072A3F"/>
    <w:rsid w:val="00074F4A"/>
    <w:rsid w:val="00075A76"/>
    <w:rsid w:val="00075CA5"/>
    <w:rsid w:val="00076000"/>
    <w:rsid w:val="00076376"/>
    <w:rsid w:val="00076A63"/>
    <w:rsid w:val="00077C2E"/>
    <w:rsid w:val="000821DE"/>
    <w:rsid w:val="00082879"/>
    <w:rsid w:val="00083383"/>
    <w:rsid w:val="00083ACD"/>
    <w:rsid w:val="0008401C"/>
    <w:rsid w:val="000860D0"/>
    <w:rsid w:val="000872E0"/>
    <w:rsid w:val="0008739F"/>
    <w:rsid w:val="000908BA"/>
    <w:rsid w:val="000943B2"/>
    <w:rsid w:val="0009496C"/>
    <w:rsid w:val="00094E81"/>
    <w:rsid w:val="0009599C"/>
    <w:rsid w:val="000967B8"/>
    <w:rsid w:val="0009742B"/>
    <w:rsid w:val="00097FEB"/>
    <w:rsid w:val="000A0144"/>
    <w:rsid w:val="000A0BF1"/>
    <w:rsid w:val="000A174E"/>
    <w:rsid w:val="000A1822"/>
    <w:rsid w:val="000A1876"/>
    <w:rsid w:val="000A264C"/>
    <w:rsid w:val="000A513C"/>
    <w:rsid w:val="000B0472"/>
    <w:rsid w:val="000B1E79"/>
    <w:rsid w:val="000B218D"/>
    <w:rsid w:val="000B23B9"/>
    <w:rsid w:val="000B29C2"/>
    <w:rsid w:val="000B5054"/>
    <w:rsid w:val="000B530D"/>
    <w:rsid w:val="000B5803"/>
    <w:rsid w:val="000C0819"/>
    <w:rsid w:val="000C0E37"/>
    <w:rsid w:val="000C1C85"/>
    <w:rsid w:val="000C2716"/>
    <w:rsid w:val="000C395D"/>
    <w:rsid w:val="000C3D16"/>
    <w:rsid w:val="000C4251"/>
    <w:rsid w:val="000C49CA"/>
    <w:rsid w:val="000C5F46"/>
    <w:rsid w:val="000D08E4"/>
    <w:rsid w:val="000D1619"/>
    <w:rsid w:val="000D4665"/>
    <w:rsid w:val="000D4A1A"/>
    <w:rsid w:val="000D4FD7"/>
    <w:rsid w:val="000D5C33"/>
    <w:rsid w:val="000D5CE8"/>
    <w:rsid w:val="000D6B55"/>
    <w:rsid w:val="000E1011"/>
    <w:rsid w:val="000E157D"/>
    <w:rsid w:val="000E2CF3"/>
    <w:rsid w:val="000E4EF1"/>
    <w:rsid w:val="000E5BA7"/>
    <w:rsid w:val="000E5FFC"/>
    <w:rsid w:val="000E6387"/>
    <w:rsid w:val="000E650C"/>
    <w:rsid w:val="000E6A03"/>
    <w:rsid w:val="000E792D"/>
    <w:rsid w:val="000E7D63"/>
    <w:rsid w:val="000F0344"/>
    <w:rsid w:val="000F0B7A"/>
    <w:rsid w:val="000F0F34"/>
    <w:rsid w:val="000F1174"/>
    <w:rsid w:val="000F2314"/>
    <w:rsid w:val="000F23E2"/>
    <w:rsid w:val="000F31DD"/>
    <w:rsid w:val="000F36CB"/>
    <w:rsid w:val="000F5435"/>
    <w:rsid w:val="00101B7C"/>
    <w:rsid w:val="00102BED"/>
    <w:rsid w:val="00103DF6"/>
    <w:rsid w:val="00104290"/>
    <w:rsid w:val="00104AAC"/>
    <w:rsid w:val="00104E44"/>
    <w:rsid w:val="00104F6D"/>
    <w:rsid w:val="00110764"/>
    <w:rsid w:val="001110CD"/>
    <w:rsid w:val="00111695"/>
    <w:rsid w:val="001139BB"/>
    <w:rsid w:val="00114062"/>
    <w:rsid w:val="00114ED2"/>
    <w:rsid w:val="001158CE"/>
    <w:rsid w:val="0011607B"/>
    <w:rsid w:val="00116FF4"/>
    <w:rsid w:val="001170E8"/>
    <w:rsid w:val="0011749A"/>
    <w:rsid w:val="001175F3"/>
    <w:rsid w:val="00117CA3"/>
    <w:rsid w:val="0012002A"/>
    <w:rsid w:val="00122C4C"/>
    <w:rsid w:val="00122F44"/>
    <w:rsid w:val="00124B90"/>
    <w:rsid w:val="00124FD4"/>
    <w:rsid w:val="00125F69"/>
    <w:rsid w:val="0012602B"/>
    <w:rsid w:val="001261AE"/>
    <w:rsid w:val="00126F31"/>
    <w:rsid w:val="001272AA"/>
    <w:rsid w:val="00127566"/>
    <w:rsid w:val="00127A15"/>
    <w:rsid w:val="0013045F"/>
    <w:rsid w:val="00132B0D"/>
    <w:rsid w:val="0013346C"/>
    <w:rsid w:val="00133AD9"/>
    <w:rsid w:val="001343F6"/>
    <w:rsid w:val="00135C83"/>
    <w:rsid w:val="00136F2B"/>
    <w:rsid w:val="00137571"/>
    <w:rsid w:val="0014077F"/>
    <w:rsid w:val="00141044"/>
    <w:rsid w:val="001422AB"/>
    <w:rsid w:val="001428DB"/>
    <w:rsid w:val="00143BED"/>
    <w:rsid w:val="0014527F"/>
    <w:rsid w:val="001467D9"/>
    <w:rsid w:val="00147AD6"/>
    <w:rsid w:val="00147DE9"/>
    <w:rsid w:val="0015018C"/>
    <w:rsid w:val="00151EA2"/>
    <w:rsid w:val="00152284"/>
    <w:rsid w:val="00152675"/>
    <w:rsid w:val="00152D52"/>
    <w:rsid w:val="00152F6D"/>
    <w:rsid w:val="00153B6B"/>
    <w:rsid w:val="001543B4"/>
    <w:rsid w:val="00154F31"/>
    <w:rsid w:val="00154F4A"/>
    <w:rsid w:val="00156364"/>
    <w:rsid w:val="00156C1F"/>
    <w:rsid w:val="00157FDF"/>
    <w:rsid w:val="001606B4"/>
    <w:rsid w:val="001612A1"/>
    <w:rsid w:val="0016609B"/>
    <w:rsid w:val="00167902"/>
    <w:rsid w:val="00170693"/>
    <w:rsid w:val="00170A84"/>
    <w:rsid w:val="00170CBB"/>
    <w:rsid w:val="00171504"/>
    <w:rsid w:val="0017209C"/>
    <w:rsid w:val="001732CD"/>
    <w:rsid w:val="001738F9"/>
    <w:rsid w:val="001748AE"/>
    <w:rsid w:val="001748D3"/>
    <w:rsid w:val="00174EA2"/>
    <w:rsid w:val="00176A3B"/>
    <w:rsid w:val="001818CA"/>
    <w:rsid w:val="00183E6A"/>
    <w:rsid w:val="0018585C"/>
    <w:rsid w:val="00186644"/>
    <w:rsid w:val="00186A54"/>
    <w:rsid w:val="001879E2"/>
    <w:rsid w:val="00191624"/>
    <w:rsid w:val="00191808"/>
    <w:rsid w:val="001929B1"/>
    <w:rsid w:val="001953E1"/>
    <w:rsid w:val="00196F96"/>
    <w:rsid w:val="00197098"/>
    <w:rsid w:val="0019714B"/>
    <w:rsid w:val="0019759A"/>
    <w:rsid w:val="001A0280"/>
    <w:rsid w:val="001A2316"/>
    <w:rsid w:val="001A39A9"/>
    <w:rsid w:val="001A5496"/>
    <w:rsid w:val="001A54BD"/>
    <w:rsid w:val="001A6733"/>
    <w:rsid w:val="001B08F6"/>
    <w:rsid w:val="001B0F70"/>
    <w:rsid w:val="001B10B7"/>
    <w:rsid w:val="001B217E"/>
    <w:rsid w:val="001B2BD7"/>
    <w:rsid w:val="001B3252"/>
    <w:rsid w:val="001B62A0"/>
    <w:rsid w:val="001B64E9"/>
    <w:rsid w:val="001B65E0"/>
    <w:rsid w:val="001C0615"/>
    <w:rsid w:val="001C233D"/>
    <w:rsid w:val="001C244E"/>
    <w:rsid w:val="001C388F"/>
    <w:rsid w:val="001C4350"/>
    <w:rsid w:val="001C45FC"/>
    <w:rsid w:val="001C7068"/>
    <w:rsid w:val="001C7479"/>
    <w:rsid w:val="001C786F"/>
    <w:rsid w:val="001D027B"/>
    <w:rsid w:val="001D06A0"/>
    <w:rsid w:val="001D07C1"/>
    <w:rsid w:val="001D0B1F"/>
    <w:rsid w:val="001D1310"/>
    <w:rsid w:val="001D2CA0"/>
    <w:rsid w:val="001D39CC"/>
    <w:rsid w:val="001D3FAD"/>
    <w:rsid w:val="001D4614"/>
    <w:rsid w:val="001D4FC5"/>
    <w:rsid w:val="001D5507"/>
    <w:rsid w:val="001D65A7"/>
    <w:rsid w:val="001D7FD5"/>
    <w:rsid w:val="001E193C"/>
    <w:rsid w:val="001E1C2A"/>
    <w:rsid w:val="001E377E"/>
    <w:rsid w:val="001E5031"/>
    <w:rsid w:val="001E5D18"/>
    <w:rsid w:val="001E5F6C"/>
    <w:rsid w:val="001F0BB4"/>
    <w:rsid w:val="001F1167"/>
    <w:rsid w:val="001F130F"/>
    <w:rsid w:val="001F14E1"/>
    <w:rsid w:val="001F1811"/>
    <w:rsid w:val="001F204E"/>
    <w:rsid w:val="001F2E49"/>
    <w:rsid w:val="001F2F17"/>
    <w:rsid w:val="001F388C"/>
    <w:rsid w:val="001F481A"/>
    <w:rsid w:val="001F6C37"/>
    <w:rsid w:val="001F6D91"/>
    <w:rsid w:val="001F7164"/>
    <w:rsid w:val="00202239"/>
    <w:rsid w:val="00203AF0"/>
    <w:rsid w:val="002045E7"/>
    <w:rsid w:val="00205482"/>
    <w:rsid w:val="00205F63"/>
    <w:rsid w:val="00206D1E"/>
    <w:rsid w:val="00211497"/>
    <w:rsid w:val="0021360C"/>
    <w:rsid w:val="002146A3"/>
    <w:rsid w:val="0021609C"/>
    <w:rsid w:val="002172C5"/>
    <w:rsid w:val="002207AA"/>
    <w:rsid w:val="00220E1F"/>
    <w:rsid w:val="002211E8"/>
    <w:rsid w:val="00224EB8"/>
    <w:rsid w:val="002251E4"/>
    <w:rsid w:val="00225CA2"/>
    <w:rsid w:val="00226072"/>
    <w:rsid w:val="002261F6"/>
    <w:rsid w:val="00226B2F"/>
    <w:rsid w:val="00227455"/>
    <w:rsid w:val="00227C48"/>
    <w:rsid w:val="002301BA"/>
    <w:rsid w:val="00230332"/>
    <w:rsid w:val="0023255F"/>
    <w:rsid w:val="00232ACE"/>
    <w:rsid w:val="00232D7B"/>
    <w:rsid w:val="00233500"/>
    <w:rsid w:val="002337D2"/>
    <w:rsid w:val="002343AE"/>
    <w:rsid w:val="00234915"/>
    <w:rsid w:val="00234BF1"/>
    <w:rsid w:val="00234CAE"/>
    <w:rsid w:val="0024023D"/>
    <w:rsid w:val="002403C5"/>
    <w:rsid w:val="00240C6B"/>
    <w:rsid w:val="0024128C"/>
    <w:rsid w:val="00242ACE"/>
    <w:rsid w:val="002439B9"/>
    <w:rsid w:val="00244208"/>
    <w:rsid w:val="002444F3"/>
    <w:rsid w:val="002447ED"/>
    <w:rsid w:val="00246C3F"/>
    <w:rsid w:val="0024761C"/>
    <w:rsid w:val="00247989"/>
    <w:rsid w:val="0025166C"/>
    <w:rsid w:val="00251F91"/>
    <w:rsid w:val="00253253"/>
    <w:rsid w:val="00253FF1"/>
    <w:rsid w:val="002547EC"/>
    <w:rsid w:val="00254B31"/>
    <w:rsid w:val="00255698"/>
    <w:rsid w:val="00256DFD"/>
    <w:rsid w:val="00256ED0"/>
    <w:rsid w:val="00256FF1"/>
    <w:rsid w:val="00257408"/>
    <w:rsid w:val="002613EA"/>
    <w:rsid w:val="002615BE"/>
    <w:rsid w:val="00261B5E"/>
    <w:rsid w:val="00261FC1"/>
    <w:rsid w:val="00263613"/>
    <w:rsid w:val="00263720"/>
    <w:rsid w:val="00267931"/>
    <w:rsid w:val="00270143"/>
    <w:rsid w:val="00270742"/>
    <w:rsid w:val="002714F7"/>
    <w:rsid w:val="00271F0A"/>
    <w:rsid w:val="00272CEB"/>
    <w:rsid w:val="00273825"/>
    <w:rsid w:val="00273BD7"/>
    <w:rsid w:val="00274407"/>
    <w:rsid w:val="00274B6D"/>
    <w:rsid w:val="00277D2C"/>
    <w:rsid w:val="002808B0"/>
    <w:rsid w:val="00282309"/>
    <w:rsid w:val="00282E28"/>
    <w:rsid w:val="00283F5A"/>
    <w:rsid w:val="00284926"/>
    <w:rsid w:val="00285DB0"/>
    <w:rsid w:val="00285E06"/>
    <w:rsid w:val="00287B3F"/>
    <w:rsid w:val="00290127"/>
    <w:rsid w:val="002907C3"/>
    <w:rsid w:val="00290DB1"/>
    <w:rsid w:val="002920DA"/>
    <w:rsid w:val="002920E2"/>
    <w:rsid w:val="00292630"/>
    <w:rsid w:val="00294BE4"/>
    <w:rsid w:val="002957E5"/>
    <w:rsid w:val="00297B3A"/>
    <w:rsid w:val="002A0670"/>
    <w:rsid w:val="002A1185"/>
    <w:rsid w:val="002A2887"/>
    <w:rsid w:val="002A30C1"/>
    <w:rsid w:val="002A532B"/>
    <w:rsid w:val="002A6D51"/>
    <w:rsid w:val="002B07EE"/>
    <w:rsid w:val="002B086E"/>
    <w:rsid w:val="002B0ECF"/>
    <w:rsid w:val="002B1210"/>
    <w:rsid w:val="002B13C2"/>
    <w:rsid w:val="002B3063"/>
    <w:rsid w:val="002B5CA5"/>
    <w:rsid w:val="002B6020"/>
    <w:rsid w:val="002B6869"/>
    <w:rsid w:val="002B709E"/>
    <w:rsid w:val="002C07FC"/>
    <w:rsid w:val="002C084F"/>
    <w:rsid w:val="002C13D9"/>
    <w:rsid w:val="002C2129"/>
    <w:rsid w:val="002C3973"/>
    <w:rsid w:val="002C48CA"/>
    <w:rsid w:val="002C5BAB"/>
    <w:rsid w:val="002C5D7B"/>
    <w:rsid w:val="002C7659"/>
    <w:rsid w:val="002D03ED"/>
    <w:rsid w:val="002D0FC2"/>
    <w:rsid w:val="002D1E13"/>
    <w:rsid w:val="002D370A"/>
    <w:rsid w:val="002D43FD"/>
    <w:rsid w:val="002D48B0"/>
    <w:rsid w:val="002D4BFD"/>
    <w:rsid w:val="002D4F87"/>
    <w:rsid w:val="002D6455"/>
    <w:rsid w:val="002D6D7A"/>
    <w:rsid w:val="002E039B"/>
    <w:rsid w:val="002E084E"/>
    <w:rsid w:val="002E0BCD"/>
    <w:rsid w:val="002E1AE6"/>
    <w:rsid w:val="002E255E"/>
    <w:rsid w:val="002E2658"/>
    <w:rsid w:val="002E2D27"/>
    <w:rsid w:val="002E357C"/>
    <w:rsid w:val="002E536E"/>
    <w:rsid w:val="002E5DDF"/>
    <w:rsid w:val="002F1D5C"/>
    <w:rsid w:val="002F21B4"/>
    <w:rsid w:val="002F3D24"/>
    <w:rsid w:val="002F48C0"/>
    <w:rsid w:val="002F498A"/>
    <w:rsid w:val="002F4C28"/>
    <w:rsid w:val="002F529E"/>
    <w:rsid w:val="002F7BA6"/>
    <w:rsid w:val="002F7C97"/>
    <w:rsid w:val="00301EB1"/>
    <w:rsid w:val="00302026"/>
    <w:rsid w:val="003027C1"/>
    <w:rsid w:val="00302CB1"/>
    <w:rsid w:val="00303541"/>
    <w:rsid w:val="00303DBA"/>
    <w:rsid w:val="0030442A"/>
    <w:rsid w:val="00306357"/>
    <w:rsid w:val="00306BB5"/>
    <w:rsid w:val="00312384"/>
    <w:rsid w:val="0031336D"/>
    <w:rsid w:val="003151A5"/>
    <w:rsid w:val="003156C4"/>
    <w:rsid w:val="00315CDC"/>
    <w:rsid w:val="00317B01"/>
    <w:rsid w:val="00317F9B"/>
    <w:rsid w:val="003212E4"/>
    <w:rsid w:val="003214D5"/>
    <w:rsid w:val="003224C2"/>
    <w:rsid w:val="00322B38"/>
    <w:rsid w:val="003242CA"/>
    <w:rsid w:val="00324819"/>
    <w:rsid w:val="00326991"/>
    <w:rsid w:val="00326D7E"/>
    <w:rsid w:val="00327DF8"/>
    <w:rsid w:val="00331470"/>
    <w:rsid w:val="00331922"/>
    <w:rsid w:val="00331C39"/>
    <w:rsid w:val="00333555"/>
    <w:rsid w:val="00335A48"/>
    <w:rsid w:val="003374CC"/>
    <w:rsid w:val="00337833"/>
    <w:rsid w:val="003403DA"/>
    <w:rsid w:val="0034091F"/>
    <w:rsid w:val="00340B1F"/>
    <w:rsid w:val="00341929"/>
    <w:rsid w:val="00341E5B"/>
    <w:rsid w:val="003467BE"/>
    <w:rsid w:val="00346DAA"/>
    <w:rsid w:val="00350EA7"/>
    <w:rsid w:val="00351A09"/>
    <w:rsid w:val="00351A41"/>
    <w:rsid w:val="00352077"/>
    <w:rsid w:val="00353066"/>
    <w:rsid w:val="003532B9"/>
    <w:rsid w:val="003538A4"/>
    <w:rsid w:val="00354069"/>
    <w:rsid w:val="00354089"/>
    <w:rsid w:val="00355471"/>
    <w:rsid w:val="00356246"/>
    <w:rsid w:val="0035643E"/>
    <w:rsid w:val="00357ACD"/>
    <w:rsid w:val="003625DD"/>
    <w:rsid w:val="00362A2A"/>
    <w:rsid w:val="003633CB"/>
    <w:rsid w:val="003640CF"/>
    <w:rsid w:val="00364E51"/>
    <w:rsid w:val="003655B9"/>
    <w:rsid w:val="00365C7A"/>
    <w:rsid w:val="00367E4E"/>
    <w:rsid w:val="003716FB"/>
    <w:rsid w:val="00371EEA"/>
    <w:rsid w:val="00373687"/>
    <w:rsid w:val="00373E8C"/>
    <w:rsid w:val="0038017B"/>
    <w:rsid w:val="00381B36"/>
    <w:rsid w:val="003824C1"/>
    <w:rsid w:val="003825F0"/>
    <w:rsid w:val="0038383F"/>
    <w:rsid w:val="003840BC"/>
    <w:rsid w:val="0038512F"/>
    <w:rsid w:val="003852CD"/>
    <w:rsid w:val="00387D7D"/>
    <w:rsid w:val="00387ECB"/>
    <w:rsid w:val="0039131C"/>
    <w:rsid w:val="00395A1B"/>
    <w:rsid w:val="003966C1"/>
    <w:rsid w:val="00396F61"/>
    <w:rsid w:val="003970D7"/>
    <w:rsid w:val="003A0C4D"/>
    <w:rsid w:val="003A14CA"/>
    <w:rsid w:val="003A29E7"/>
    <w:rsid w:val="003A4B4F"/>
    <w:rsid w:val="003A55E7"/>
    <w:rsid w:val="003A6BB9"/>
    <w:rsid w:val="003A7032"/>
    <w:rsid w:val="003A722C"/>
    <w:rsid w:val="003A79C0"/>
    <w:rsid w:val="003A7D85"/>
    <w:rsid w:val="003B1875"/>
    <w:rsid w:val="003B3B90"/>
    <w:rsid w:val="003B41D0"/>
    <w:rsid w:val="003B559C"/>
    <w:rsid w:val="003C028F"/>
    <w:rsid w:val="003C0C0A"/>
    <w:rsid w:val="003C1121"/>
    <w:rsid w:val="003C1375"/>
    <w:rsid w:val="003C1CAA"/>
    <w:rsid w:val="003C20BE"/>
    <w:rsid w:val="003C237D"/>
    <w:rsid w:val="003C29C6"/>
    <w:rsid w:val="003C2D60"/>
    <w:rsid w:val="003C3BED"/>
    <w:rsid w:val="003C52CB"/>
    <w:rsid w:val="003C53E5"/>
    <w:rsid w:val="003C53E8"/>
    <w:rsid w:val="003C5AB8"/>
    <w:rsid w:val="003C5E14"/>
    <w:rsid w:val="003C6E64"/>
    <w:rsid w:val="003C7546"/>
    <w:rsid w:val="003C76B9"/>
    <w:rsid w:val="003D10D3"/>
    <w:rsid w:val="003D14AD"/>
    <w:rsid w:val="003D4820"/>
    <w:rsid w:val="003D57BA"/>
    <w:rsid w:val="003D5F46"/>
    <w:rsid w:val="003E0447"/>
    <w:rsid w:val="003E045B"/>
    <w:rsid w:val="003E3887"/>
    <w:rsid w:val="003E4806"/>
    <w:rsid w:val="003E4ABD"/>
    <w:rsid w:val="003E4AE6"/>
    <w:rsid w:val="003E4CD3"/>
    <w:rsid w:val="003E51A4"/>
    <w:rsid w:val="003E76B1"/>
    <w:rsid w:val="003F0A9F"/>
    <w:rsid w:val="003F190F"/>
    <w:rsid w:val="003F3ABD"/>
    <w:rsid w:val="003F446A"/>
    <w:rsid w:val="003F4619"/>
    <w:rsid w:val="003F4D45"/>
    <w:rsid w:val="003F7999"/>
    <w:rsid w:val="00401D60"/>
    <w:rsid w:val="00402B01"/>
    <w:rsid w:val="0040403A"/>
    <w:rsid w:val="004049C6"/>
    <w:rsid w:val="0040573A"/>
    <w:rsid w:val="0040734C"/>
    <w:rsid w:val="004110C3"/>
    <w:rsid w:val="0041142A"/>
    <w:rsid w:val="00411969"/>
    <w:rsid w:val="004144F8"/>
    <w:rsid w:val="00414730"/>
    <w:rsid w:val="00415196"/>
    <w:rsid w:val="004151F7"/>
    <w:rsid w:val="00416196"/>
    <w:rsid w:val="00417E67"/>
    <w:rsid w:val="00417F0B"/>
    <w:rsid w:val="00421F60"/>
    <w:rsid w:val="0042275D"/>
    <w:rsid w:val="00422C9E"/>
    <w:rsid w:val="00425A08"/>
    <w:rsid w:val="00425C84"/>
    <w:rsid w:val="00426AB6"/>
    <w:rsid w:val="00426DB8"/>
    <w:rsid w:val="00427087"/>
    <w:rsid w:val="00427DCD"/>
    <w:rsid w:val="004306A5"/>
    <w:rsid w:val="0043090E"/>
    <w:rsid w:val="00431A2B"/>
    <w:rsid w:val="00432162"/>
    <w:rsid w:val="00432916"/>
    <w:rsid w:val="00432E31"/>
    <w:rsid w:val="00434027"/>
    <w:rsid w:val="00434B37"/>
    <w:rsid w:val="00435BE8"/>
    <w:rsid w:val="00436C55"/>
    <w:rsid w:val="00436D6E"/>
    <w:rsid w:val="0043732E"/>
    <w:rsid w:val="00437652"/>
    <w:rsid w:val="00437930"/>
    <w:rsid w:val="0044039B"/>
    <w:rsid w:val="004406F7"/>
    <w:rsid w:val="00442370"/>
    <w:rsid w:val="00442F41"/>
    <w:rsid w:val="00443162"/>
    <w:rsid w:val="00444F4E"/>
    <w:rsid w:val="00444F84"/>
    <w:rsid w:val="00445CBE"/>
    <w:rsid w:val="00446212"/>
    <w:rsid w:val="00446297"/>
    <w:rsid w:val="004501B9"/>
    <w:rsid w:val="0045044F"/>
    <w:rsid w:val="00450E6E"/>
    <w:rsid w:val="00452DF7"/>
    <w:rsid w:val="00453BDA"/>
    <w:rsid w:val="0045461C"/>
    <w:rsid w:val="004546D5"/>
    <w:rsid w:val="0045545C"/>
    <w:rsid w:val="0045594C"/>
    <w:rsid w:val="00455966"/>
    <w:rsid w:val="00455ABB"/>
    <w:rsid w:val="00455EF8"/>
    <w:rsid w:val="004572C5"/>
    <w:rsid w:val="00457F55"/>
    <w:rsid w:val="004629CA"/>
    <w:rsid w:val="0046401E"/>
    <w:rsid w:val="00464A5A"/>
    <w:rsid w:val="00465D54"/>
    <w:rsid w:val="00465DD1"/>
    <w:rsid w:val="004667D3"/>
    <w:rsid w:val="00467CA0"/>
    <w:rsid w:val="00467CA5"/>
    <w:rsid w:val="00470423"/>
    <w:rsid w:val="004723EA"/>
    <w:rsid w:val="004728C4"/>
    <w:rsid w:val="00472992"/>
    <w:rsid w:val="004732F8"/>
    <w:rsid w:val="00474D1F"/>
    <w:rsid w:val="00475D69"/>
    <w:rsid w:val="00475E07"/>
    <w:rsid w:val="00476BB0"/>
    <w:rsid w:val="00477294"/>
    <w:rsid w:val="0048255C"/>
    <w:rsid w:val="00483440"/>
    <w:rsid w:val="0049092F"/>
    <w:rsid w:val="00490D1A"/>
    <w:rsid w:val="00491069"/>
    <w:rsid w:val="00492823"/>
    <w:rsid w:val="00493508"/>
    <w:rsid w:val="004938B9"/>
    <w:rsid w:val="0049407C"/>
    <w:rsid w:val="004961C5"/>
    <w:rsid w:val="00496477"/>
    <w:rsid w:val="00496CF2"/>
    <w:rsid w:val="004971CD"/>
    <w:rsid w:val="00497C2D"/>
    <w:rsid w:val="004A0966"/>
    <w:rsid w:val="004A13EB"/>
    <w:rsid w:val="004A1CAE"/>
    <w:rsid w:val="004A1D6C"/>
    <w:rsid w:val="004A1DBB"/>
    <w:rsid w:val="004A2795"/>
    <w:rsid w:val="004A308C"/>
    <w:rsid w:val="004A3E37"/>
    <w:rsid w:val="004A41A8"/>
    <w:rsid w:val="004A4FDD"/>
    <w:rsid w:val="004A52ED"/>
    <w:rsid w:val="004A6872"/>
    <w:rsid w:val="004A6C31"/>
    <w:rsid w:val="004B0FEE"/>
    <w:rsid w:val="004B132F"/>
    <w:rsid w:val="004B1C9B"/>
    <w:rsid w:val="004B24B8"/>
    <w:rsid w:val="004B2D60"/>
    <w:rsid w:val="004B38F7"/>
    <w:rsid w:val="004B3A39"/>
    <w:rsid w:val="004B3CB3"/>
    <w:rsid w:val="004B4B17"/>
    <w:rsid w:val="004B4F68"/>
    <w:rsid w:val="004B51A0"/>
    <w:rsid w:val="004B5FB5"/>
    <w:rsid w:val="004B7B5B"/>
    <w:rsid w:val="004B7ECA"/>
    <w:rsid w:val="004C13BB"/>
    <w:rsid w:val="004C265D"/>
    <w:rsid w:val="004C297B"/>
    <w:rsid w:val="004C4578"/>
    <w:rsid w:val="004C54C4"/>
    <w:rsid w:val="004C5D9F"/>
    <w:rsid w:val="004C71BD"/>
    <w:rsid w:val="004D096E"/>
    <w:rsid w:val="004D187A"/>
    <w:rsid w:val="004D21BB"/>
    <w:rsid w:val="004D25CD"/>
    <w:rsid w:val="004D28EB"/>
    <w:rsid w:val="004D4EDA"/>
    <w:rsid w:val="004D70EF"/>
    <w:rsid w:val="004D7E8C"/>
    <w:rsid w:val="004E1C93"/>
    <w:rsid w:val="004E21ED"/>
    <w:rsid w:val="004E2CE2"/>
    <w:rsid w:val="004E3C21"/>
    <w:rsid w:val="004E5987"/>
    <w:rsid w:val="004E6D94"/>
    <w:rsid w:val="004E6DE7"/>
    <w:rsid w:val="004F1B39"/>
    <w:rsid w:val="004F22D1"/>
    <w:rsid w:val="004F31DB"/>
    <w:rsid w:val="004F333D"/>
    <w:rsid w:val="004F4825"/>
    <w:rsid w:val="004F4C28"/>
    <w:rsid w:val="004F51C3"/>
    <w:rsid w:val="004F5DAD"/>
    <w:rsid w:val="004F6F61"/>
    <w:rsid w:val="004F7A2E"/>
    <w:rsid w:val="004F7A7E"/>
    <w:rsid w:val="005004DB"/>
    <w:rsid w:val="00501372"/>
    <w:rsid w:val="00501560"/>
    <w:rsid w:val="005016FD"/>
    <w:rsid w:val="00501BF4"/>
    <w:rsid w:val="00501EA6"/>
    <w:rsid w:val="00502679"/>
    <w:rsid w:val="0050383F"/>
    <w:rsid w:val="00504554"/>
    <w:rsid w:val="00504E27"/>
    <w:rsid w:val="0050574A"/>
    <w:rsid w:val="00505FCF"/>
    <w:rsid w:val="00512EF4"/>
    <w:rsid w:val="0051439C"/>
    <w:rsid w:val="00514D3C"/>
    <w:rsid w:val="005158A0"/>
    <w:rsid w:val="00516036"/>
    <w:rsid w:val="00516578"/>
    <w:rsid w:val="005169E6"/>
    <w:rsid w:val="00517228"/>
    <w:rsid w:val="005175D7"/>
    <w:rsid w:val="0051797A"/>
    <w:rsid w:val="00517BC0"/>
    <w:rsid w:val="00517F5A"/>
    <w:rsid w:val="00520628"/>
    <w:rsid w:val="005219E5"/>
    <w:rsid w:val="00521C04"/>
    <w:rsid w:val="00523CB7"/>
    <w:rsid w:val="00524A05"/>
    <w:rsid w:val="00524C17"/>
    <w:rsid w:val="00525FCD"/>
    <w:rsid w:val="005304C7"/>
    <w:rsid w:val="00531BE2"/>
    <w:rsid w:val="005323AD"/>
    <w:rsid w:val="0053299C"/>
    <w:rsid w:val="0053398E"/>
    <w:rsid w:val="00534249"/>
    <w:rsid w:val="0054042F"/>
    <w:rsid w:val="005409A1"/>
    <w:rsid w:val="005419C9"/>
    <w:rsid w:val="005423BA"/>
    <w:rsid w:val="0054350E"/>
    <w:rsid w:val="00543686"/>
    <w:rsid w:val="00544C7F"/>
    <w:rsid w:val="00544E9B"/>
    <w:rsid w:val="005451A1"/>
    <w:rsid w:val="005454B6"/>
    <w:rsid w:val="00546927"/>
    <w:rsid w:val="005501F2"/>
    <w:rsid w:val="0055313A"/>
    <w:rsid w:val="005538AB"/>
    <w:rsid w:val="005550A2"/>
    <w:rsid w:val="00555588"/>
    <w:rsid w:val="00555848"/>
    <w:rsid w:val="0055653A"/>
    <w:rsid w:val="00557610"/>
    <w:rsid w:val="00557768"/>
    <w:rsid w:val="005611B3"/>
    <w:rsid w:val="00562903"/>
    <w:rsid w:val="00564073"/>
    <w:rsid w:val="005642DF"/>
    <w:rsid w:val="005643FB"/>
    <w:rsid w:val="00565EFD"/>
    <w:rsid w:val="00567290"/>
    <w:rsid w:val="00567903"/>
    <w:rsid w:val="00567BB8"/>
    <w:rsid w:val="0057109F"/>
    <w:rsid w:val="005711E9"/>
    <w:rsid w:val="00571D21"/>
    <w:rsid w:val="00574576"/>
    <w:rsid w:val="005747C3"/>
    <w:rsid w:val="00574CC7"/>
    <w:rsid w:val="00575038"/>
    <w:rsid w:val="0057613B"/>
    <w:rsid w:val="0057701C"/>
    <w:rsid w:val="005813C5"/>
    <w:rsid w:val="005814CF"/>
    <w:rsid w:val="00584440"/>
    <w:rsid w:val="00585FDF"/>
    <w:rsid w:val="005861E7"/>
    <w:rsid w:val="005867CD"/>
    <w:rsid w:val="0059096E"/>
    <w:rsid w:val="005912ED"/>
    <w:rsid w:val="005928A3"/>
    <w:rsid w:val="00596A11"/>
    <w:rsid w:val="00597241"/>
    <w:rsid w:val="005973AE"/>
    <w:rsid w:val="0059782F"/>
    <w:rsid w:val="005A15E2"/>
    <w:rsid w:val="005A1CB8"/>
    <w:rsid w:val="005A20B4"/>
    <w:rsid w:val="005A2F67"/>
    <w:rsid w:val="005A3F6E"/>
    <w:rsid w:val="005A4D52"/>
    <w:rsid w:val="005A52E4"/>
    <w:rsid w:val="005A54FF"/>
    <w:rsid w:val="005B0715"/>
    <w:rsid w:val="005B0F72"/>
    <w:rsid w:val="005B200F"/>
    <w:rsid w:val="005B2E98"/>
    <w:rsid w:val="005B5A28"/>
    <w:rsid w:val="005B5A6E"/>
    <w:rsid w:val="005B71E8"/>
    <w:rsid w:val="005C03F5"/>
    <w:rsid w:val="005C129D"/>
    <w:rsid w:val="005C1812"/>
    <w:rsid w:val="005C1894"/>
    <w:rsid w:val="005C1A50"/>
    <w:rsid w:val="005C2621"/>
    <w:rsid w:val="005C2B63"/>
    <w:rsid w:val="005C3D55"/>
    <w:rsid w:val="005C4328"/>
    <w:rsid w:val="005C60E6"/>
    <w:rsid w:val="005C7AAA"/>
    <w:rsid w:val="005D3E90"/>
    <w:rsid w:val="005D4C94"/>
    <w:rsid w:val="005D56C7"/>
    <w:rsid w:val="005E0365"/>
    <w:rsid w:val="005E06FE"/>
    <w:rsid w:val="005E0F10"/>
    <w:rsid w:val="005E14D7"/>
    <w:rsid w:val="005E1D23"/>
    <w:rsid w:val="005E2270"/>
    <w:rsid w:val="005E4D84"/>
    <w:rsid w:val="005E4F62"/>
    <w:rsid w:val="005E534A"/>
    <w:rsid w:val="005E74B7"/>
    <w:rsid w:val="005F0846"/>
    <w:rsid w:val="005F2739"/>
    <w:rsid w:val="005F2C29"/>
    <w:rsid w:val="005F4660"/>
    <w:rsid w:val="005F4AC4"/>
    <w:rsid w:val="005F4B51"/>
    <w:rsid w:val="005F4E45"/>
    <w:rsid w:val="005F51CE"/>
    <w:rsid w:val="005F53F6"/>
    <w:rsid w:val="005F6B32"/>
    <w:rsid w:val="005F6C91"/>
    <w:rsid w:val="0060002A"/>
    <w:rsid w:val="006003FC"/>
    <w:rsid w:val="006029DA"/>
    <w:rsid w:val="00603840"/>
    <w:rsid w:val="00605800"/>
    <w:rsid w:val="00605ACF"/>
    <w:rsid w:val="00606257"/>
    <w:rsid w:val="006068AE"/>
    <w:rsid w:val="00607C40"/>
    <w:rsid w:val="00607D10"/>
    <w:rsid w:val="00611CC2"/>
    <w:rsid w:val="00611F9D"/>
    <w:rsid w:val="006148D7"/>
    <w:rsid w:val="00615222"/>
    <w:rsid w:val="0061526D"/>
    <w:rsid w:val="00616013"/>
    <w:rsid w:val="00620B4B"/>
    <w:rsid w:val="00620D5B"/>
    <w:rsid w:val="0062102C"/>
    <w:rsid w:val="00625C85"/>
    <w:rsid w:val="006316B8"/>
    <w:rsid w:val="00636100"/>
    <w:rsid w:val="00636959"/>
    <w:rsid w:val="006410DC"/>
    <w:rsid w:val="006413D3"/>
    <w:rsid w:val="0064192B"/>
    <w:rsid w:val="00643A32"/>
    <w:rsid w:val="00644BBD"/>
    <w:rsid w:val="00645425"/>
    <w:rsid w:val="00645850"/>
    <w:rsid w:val="0065089E"/>
    <w:rsid w:val="00650947"/>
    <w:rsid w:val="00650CA9"/>
    <w:rsid w:val="006510FE"/>
    <w:rsid w:val="006511D0"/>
    <w:rsid w:val="00652395"/>
    <w:rsid w:val="006523D6"/>
    <w:rsid w:val="00653979"/>
    <w:rsid w:val="0065441B"/>
    <w:rsid w:val="006561F4"/>
    <w:rsid w:val="00657A99"/>
    <w:rsid w:val="0066098B"/>
    <w:rsid w:val="006614A8"/>
    <w:rsid w:val="00661A8D"/>
    <w:rsid w:val="0066323A"/>
    <w:rsid w:val="006639EE"/>
    <w:rsid w:val="0066402C"/>
    <w:rsid w:val="0066502A"/>
    <w:rsid w:val="00665068"/>
    <w:rsid w:val="006706B9"/>
    <w:rsid w:val="00670D32"/>
    <w:rsid w:val="0067127C"/>
    <w:rsid w:val="00671310"/>
    <w:rsid w:val="006717CA"/>
    <w:rsid w:val="00672682"/>
    <w:rsid w:val="00673299"/>
    <w:rsid w:val="006742DA"/>
    <w:rsid w:val="00675935"/>
    <w:rsid w:val="00675F1D"/>
    <w:rsid w:val="0067653F"/>
    <w:rsid w:val="00676D08"/>
    <w:rsid w:val="0067715E"/>
    <w:rsid w:val="006811B5"/>
    <w:rsid w:val="0068224D"/>
    <w:rsid w:val="00683834"/>
    <w:rsid w:val="00683C08"/>
    <w:rsid w:val="00685BE8"/>
    <w:rsid w:val="00686D57"/>
    <w:rsid w:val="00690081"/>
    <w:rsid w:val="00692E1C"/>
    <w:rsid w:val="00693AB2"/>
    <w:rsid w:val="00693EDA"/>
    <w:rsid w:val="00696121"/>
    <w:rsid w:val="006962DC"/>
    <w:rsid w:val="00696986"/>
    <w:rsid w:val="00696FBE"/>
    <w:rsid w:val="006A08E1"/>
    <w:rsid w:val="006A0EC2"/>
    <w:rsid w:val="006A10F8"/>
    <w:rsid w:val="006A2A86"/>
    <w:rsid w:val="006A33F7"/>
    <w:rsid w:val="006A4E20"/>
    <w:rsid w:val="006B0C8B"/>
    <w:rsid w:val="006B1663"/>
    <w:rsid w:val="006B22C1"/>
    <w:rsid w:val="006B26B9"/>
    <w:rsid w:val="006B29DC"/>
    <w:rsid w:val="006B2DC8"/>
    <w:rsid w:val="006B42BC"/>
    <w:rsid w:val="006B5E84"/>
    <w:rsid w:val="006C3F8D"/>
    <w:rsid w:val="006C4102"/>
    <w:rsid w:val="006C4182"/>
    <w:rsid w:val="006C4463"/>
    <w:rsid w:val="006C5516"/>
    <w:rsid w:val="006C5ADD"/>
    <w:rsid w:val="006C63F2"/>
    <w:rsid w:val="006C7F80"/>
    <w:rsid w:val="006D0716"/>
    <w:rsid w:val="006D0D0D"/>
    <w:rsid w:val="006D0E86"/>
    <w:rsid w:val="006D35D6"/>
    <w:rsid w:val="006D38C3"/>
    <w:rsid w:val="006D4AEA"/>
    <w:rsid w:val="006D6D1D"/>
    <w:rsid w:val="006D6D68"/>
    <w:rsid w:val="006D7674"/>
    <w:rsid w:val="006E23D9"/>
    <w:rsid w:val="006E2BA7"/>
    <w:rsid w:val="006E5388"/>
    <w:rsid w:val="006E5706"/>
    <w:rsid w:val="006E7940"/>
    <w:rsid w:val="006F0C18"/>
    <w:rsid w:val="006F1132"/>
    <w:rsid w:val="006F1A42"/>
    <w:rsid w:val="006F2FE8"/>
    <w:rsid w:val="006F2FFD"/>
    <w:rsid w:val="006F3B60"/>
    <w:rsid w:val="006F453A"/>
    <w:rsid w:val="006F4C43"/>
    <w:rsid w:val="006F4CD4"/>
    <w:rsid w:val="006F5D94"/>
    <w:rsid w:val="006F614F"/>
    <w:rsid w:val="006F756A"/>
    <w:rsid w:val="006F7581"/>
    <w:rsid w:val="006F7EC9"/>
    <w:rsid w:val="007006E8"/>
    <w:rsid w:val="00700D99"/>
    <w:rsid w:val="007021E5"/>
    <w:rsid w:val="00702274"/>
    <w:rsid w:val="0070450D"/>
    <w:rsid w:val="00705918"/>
    <w:rsid w:val="00707591"/>
    <w:rsid w:val="0071117F"/>
    <w:rsid w:val="00711AF1"/>
    <w:rsid w:val="00711D47"/>
    <w:rsid w:val="007124E4"/>
    <w:rsid w:val="00715384"/>
    <w:rsid w:val="00715A2B"/>
    <w:rsid w:val="00716ABA"/>
    <w:rsid w:val="00716BEC"/>
    <w:rsid w:val="00717902"/>
    <w:rsid w:val="007239DA"/>
    <w:rsid w:val="00724AC2"/>
    <w:rsid w:val="00726FEA"/>
    <w:rsid w:val="007274C8"/>
    <w:rsid w:val="00727922"/>
    <w:rsid w:val="007317B7"/>
    <w:rsid w:val="00732143"/>
    <w:rsid w:val="00733AA6"/>
    <w:rsid w:val="0073494A"/>
    <w:rsid w:val="00734E45"/>
    <w:rsid w:val="0073501C"/>
    <w:rsid w:val="007353C6"/>
    <w:rsid w:val="00736F26"/>
    <w:rsid w:val="007401F5"/>
    <w:rsid w:val="007432E4"/>
    <w:rsid w:val="00743AD7"/>
    <w:rsid w:val="00744899"/>
    <w:rsid w:val="00744FDC"/>
    <w:rsid w:val="00745DB4"/>
    <w:rsid w:val="00745E5D"/>
    <w:rsid w:val="00746225"/>
    <w:rsid w:val="007469E4"/>
    <w:rsid w:val="007472FB"/>
    <w:rsid w:val="007502DC"/>
    <w:rsid w:val="0075226D"/>
    <w:rsid w:val="00752472"/>
    <w:rsid w:val="0075286A"/>
    <w:rsid w:val="00752BB8"/>
    <w:rsid w:val="00753B24"/>
    <w:rsid w:val="007540BC"/>
    <w:rsid w:val="007554BA"/>
    <w:rsid w:val="00755702"/>
    <w:rsid w:val="00755F88"/>
    <w:rsid w:val="00756150"/>
    <w:rsid w:val="00756B78"/>
    <w:rsid w:val="00756E42"/>
    <w:rsid w:val="00757968"/>
    <w:rsid w:val="007613D4"/>
    <w:rsid w:val="00762C52"/>
    <w:rsid w:val="007634EF"/>
    <w:rsid w:val="00764283"/>
    <w:rsid w:val="007646E3"/>
    <w:rsid w:val="00764AAD"/>
    <w:rsid w:val="00770983"/>
    <w:rsid w:val="0077167A"/>
    <w:rsid w:val="00771D52"/>
    <w:rsid w:val="00772CA4"/>
    <w:rsid w:val="007765A7"/>
    <w:rsid w:val="007778CF"/>
    <w:rsid w:val="00777D3A"/>
    <w:rsid w:val="00780E8E"/>
    <w:rsid w:val="007810C9"/>
    <w:rsid w:val="007833F4"/>
    <w:rsid w:val="00783B6F"/>
    <w:rsid w:val="007845A1"/>
    <w:rsid w:val="00785ED9"/>
    <w:rsid w:val="0079096A"/>
    <w:rsid w:val="00793273"/>
    <w:rsid w:val="007943BE"/>
    <w:rsid w:val="00794672"/>
    <w:rsid w:val="007947C0"/>
    <w:rsid w:val="00795F2A"/>
    <w:rsid w:val="00796DF0"/>
    <w:rsid w:val="00797677"/>
    <w:rsid w:val="0079786D"/>
    <w:rsid w:val="007A043E"/>
    <w:rsid w:val="007A107E"/>
    <w:rsid w:val="007A1F13"/>
    <w:rsid w:val="007A2BF0"/>
    <w:rsid w:val="007A2D27"/>
    <w:rsid w:val="007A3E9B"/>
    <w:rsid w:val="007A52CE"/>
    <w:rsid w:val="007A5D76"/>
    <w:rsid w:val="007A7D96"/>
    <w:rsid w:val="007B0909"/>
    <w:rsid w:val="007B146B"/>
    <w:rsid w:val="007B1623"/>
    <w:rsid w:val="007B35F5"/>
    <w:rsid w:val="007B37DF"/>
    <w:rsid w:val="007B4D1F"/>
    <w:rsid w:val="007B7457"/>
    <w:rsid w:val="007C068E"/>
    <w:rsid w:val="007C1AC6"/>
    <w:rsid w:val="007C20DE"/>
    <w:rsid w:val="007C2C6C"/>
    <w:rsid w:val="007C38DC"/>
    <w:rsid w:val="007C40BD"/>
    <w:rsid w:val="007C4516"/>
    <w:rsid w:val="007C4C2D"/>
    <w:rsid w:val="007C56BE"/>
    <w:rsid w:val="007C5B76"/>
    <w:rsid w:val="007C71FC"/>
    <w:rsid w:val="007D1454"/>
    <w:rsid w:val="007D15EB"/>
    <w:rsid w:val="007D29AF"/>
    <w:rsid w:val="007D4156"/>
    <w:rsid w:val="007D48C4"/>
    <w:rsid w:val="007D4D9C"/>
    <w:rsid w:val="007D68B7"/>
    <w:rsid w:val="007D7C5A"/>
    <w:rsid w:val="007D7CA4"/>
    <w:rsid w:val="007E0625"/>
    <w:rsid w:val="007E0879"/>
    <w:rsid w:val="007E1459"/>
    <w:rsid w:val="007E2517"/>
    <w:rsid w:val="007E398D"/>
    <w:rsid w:val="007E3B47"/>
    <w:rsid w:val="007E5C26"/>
    <w:rsid w:val="007E70AF"/>
    <w:rsid w:val="007E7366"/>
    <w:rsid w:val="007E7907"/>
    <w:rsid w:val="007F077B"/>
    <w:rsid w:val="007F0D6B"/>
    <w:rsid w:val="007F1C88"/>
    <w:rsid w:val="007F3782"/>
    <w:rsid w:val="007F44C9"/>
    <w:rsid w:val="0080008C"/>
    <w:rsid w:val="008003CD"/>
    <w:rsid w:val="008008E6"/>
    <w:rsid w:val="00801555"/>
    <w:rsid w:val="00801A67"/>
    <w:rsid w:val="00802344"/>
    <w:rsid w:val="008031D6"/>
    <w:rsid w:val="00805F07"/>
    <w:rsid w:val="00805FF1"/>
    <w:rsid w:val="008072A9"/>
    <w:rsid w:val="00807437"/>
    <w:rsid w:val="00807F04"/>
    <w:rsid w:val="00810389"/>
    <w:rsid w:val="008108FA"/>
    <w:rsid w:val="00811C20"/>
    <w:rsid w:val="00812213"/>
    <w:rsid w:val="00813D0F"/>
    <w:rsid w:val="00813E4B"/>
    <w:rsid w:val="00814655"/>
    <w:rsid w:val="0081538F"/>
    <w:rsid w:val="00816D96"/>
    <w:rsid w:val="00820445"/>
    <w:rsid w:val="00822AAC"/>
    <w:rsid w:val="008230B9"/>
    <w:rsid w:val="0082390F"/>
    <w:rsid w:val="0082414C"/>
    <w:rsid w:val="00824180"/>
    <w:rsid w:val="00825629"/>
    <w:rsid w:val="0082614C"/>
    <w:rsid w:val="008302ED"/>
    <w:rsid w:val="008310F7"/>
    <w:rsid w:val="008333B6"/>
    <w:rsid w:val="00833487"/>
    <w:rsid w:val="00834BCC"/>
    <w:rsid w:val="00837531"/>
    <w:rsid w:val="00837FCA"/>
    <w:rsid w:val="008447E7"/>
    <w:rsid w:val="00844D5E"/>
    <w:rsid w:val="008452CC"/>
    <w:rsid w:val="008453ED"/>
    <w:rsid w:val="0084698A"/>
    <w:rsid w:val="00850D23"/>
    <w:rsid w:val="00851F87"/>
    <w:rsid w:val="008551C0"/>
    <w:rsid w:val="00855C1A"/>
    <w:rsid w:val="008608FE"/>
    <w:rsid w:val="00860FA5"/>
    <w:rsid w:val="008642DF"/>
    <w:rsid w:val="00864BBD"/>
    <w:rsid w:val="00867088"/>
    <w:rsid w:val="008678F6"/>
    <w:rsid w:val="008726BE"/>
    <w:rsid w:val="00876258"/>
    <w:rsid w:val="00880EED"/>
    <w:rsid w:val="008816D6"/>
    <w:rsid w:val="00881F0F"/>
    <w:rsid w:val="008820E0"/>
    <w:rsid w:val="00882487"/>
    <w:rsid w:val="00884370"/>
    <w:rsid w:val="008845EF"/>
    <w:rsid w:val="0088480C"/>
    <w:rsid w:val="00885194"/>
    <w:rsid w:val="00886497"/>
    <w:rsid w:val="00887826"/>
    <w:rsid w:val="00891137"/>
    <w:rsid w:val="00892F85"/>
    <w:rsid w:val="00893116"/>
    <w:rsid w:val="0089388F"/>
    <w:rsid w:val="00893C26"/>
    <w:rsid w:val="008940F2"/>
    <w:rsid w:val="00894103"/>
    <w:rsid w:val="00894444"/>
    <w:rsid w:val="00894622"/>
    <w:rsid w:val="00894E63"/>
    <w:rsid w:val="00896C12"/>
    <w:rsid w:val="008A238A"/>
    <w:rsid w:val="008A32F1"/>
    <w:rsid w:val="008A650D"/>
    <w:rsid w:val="008A6D0D"/>
    <w:rsid w:val="008B2C14"/>
    <w:rsid w:val="008B3CFF"/>
    <w:rsid w:val="008B46F1"/>
    <w:rsid w:val="008B5228"/>
    <w:rsid w:val="008B5830"/>
    <w:rsid w:val="008B59E5"/>
    <w:rsid w:val="008B6A2B"/>
    <w:rsid w:val="008B7A3F"/>
    <w:rsid w:val="008C085D"/>
    <w:rsid w:val="008C1AC6"/>
    <w:rsid w:val="008C2E3F"/>
    <w:rsid w:val="008D25EE"/>
    <w:rsid w:val="008D7002"/>
    <w:rsid w:val="008D7656"/>
    <w:rsid w:val="008D77D6"/>
    <w:rsid w:val="008D7EF0"/>
    <w:rsid w:val="008E2A9B"/>
    <w:rsid w:val="008E2B5F"/>
    <w:rsid w:val="008E34B3"/>
    <w:rsid w:val="008E3533"/>
    <w:rsid w:val="008E3E30"/>
    <w:rsid w:val="008E5AE8"/>
    <w:rsid w:val="008E6DC0"/>
    <w:rsid w:val="008E7740"/>
    <w:rsid w:val="008F00B2"/>
    <w:rsid w:val="008F2573"/>
    <w:rsid w:val="008F3A49"/>
    <w:rsid w:val="008F4D84"/>
    <w:rsid w:val="008F5FD0"/>
    <w:rsid w:val="008F65DD"/>
    <w:rsid w:val="00900048"/>
    <w:rsid w:val="009006E4"/>
    <w:rsid w:val="00900C00"/>
    <w:rsid w:val="00901804"/>
    <w:rsid w:val="00901951"/>
    <w:rsid w:val="009021F1"/>
    <w:rsid w:val="0090235B"/>
    <w:rsid w:val="009029E5"/>
    <w:rsid w:val="00903102"/>
    <w:rsid w:val="009039E3"/>
    <w:rsid w:val="00903B5B"/>
    <w:rsid w:val="0091142C"/>
    <w:rsid w:val="00912BAA"/>
    <w:rsid w:val="009138CF"/>
    <w:rsid w:val="00913C1E"/>
    <w:rsid w:val="00913EB7"/>
    <w:rsid w:val="009155CA"/>
    <w:rsid w:val="009161F6"/>
    <w:rsid w:val="0091665F"/>
    <w:rsid w:val="00917343"/>
    <w:rsid w:val="00922BAC"/>
    <w:rsid w:val="00922EAB"/>
    <w:rsid w:val="00922F4B"/>
    <w:rsid w:val="00922FD5"/>
    <w:rsid w:val="009245B9"/>
    <w:rsid w:val="009254B1"/>
    <w:rsid w:val="009256AA"/>
    <w:rsid w:val="00925F73"/>
    <w:rsid w:val="00926564"/>
    <w:rsid w:val="00926DDF"/>
    <w:rsid w:val="00927BDA"/>
    <w:rsid w:val="009304E4"/>
    <w:rsid w:val="009309B0"/>
    <w:rsid w:val="00931064"/>
    <w:rsid w:val="00931B3C"/>
    <w:rsid w:val="009325FA"/>
    <w:rsid w:val="009335CF"/>
    <w:rsid w:val="00933A55"/>
    <w:rsid w:val="009340D4"/>
    <w:rsid w:val="009344D3"/>
    <w:rsid w:val="00934604"/>
    <w:rsid w:val="009359A8"/>
    <w:rsid w:val="009403EF"/>
    <w:rsid w:val="00940D36"/>
    <w:rsid w:val="00941283"/>
    <w:rsid w:val="00941969"/>
    <w:rsid w:val="009419A7"/>
    <w:rsid w:val="00941A59"/>
    <w:rsid w:val="009420B6"/>
    <w:rsid w:val="00942F6F"/>
    <w:rsid w:val="009436DD"/>
    <w:rsid w:val="00943B35"/>
    <w:rsid w:val="00945788"/>
    <w:rsid w:val="00945A2D"/>
    <w:rsid w:val="0094695D"/>
    <w:rsid w:val="0094738C"/>
    <w:rsid w:val="00950606"/>
    <w:rsid w:val="00950B90"/>
    <w:rsid w:val="00953409"/>
    <w:rsid w:val="00953F05"/>
    <w:rsid w:val="00956FE1"/>
    <w:rsid w:val="00957323"/>
    <w:rsid w:val="009573BE"/>
    <w:rsid w:val="009605F2"/>
    <w:rsid w:val="00960D05"/>
    <w:rsid w:val="00960F4F"/>
    <w:rsid w:val="00961834"/>
    <w:rsid w:val="00961B3F"/>
    <w:rsid w:val="00962340"/>
    <w:rsid w:val="009655FF"/>
    <w:rsid w:val="009722A1"/>
    <w:rsid w:val="00973826"/>
    <w:rsid w:val="00973CD8"/>
    <w:rsid w:val="00974399"/>
    <w:rsid w:val="00975610"/>
    <w:rsid w:val="00975DA4"/>
    <w:rsid w:val="00976C0C"/>
    <w:rsid w:val="00980376"/>
    <w:rsid w:val="00980610"/>
    <w:rsid w:val="0098178A"/>
    <w:rsid w:val="00981E17"/>
    <w:rsid w:val="00982853"/>
    <w:rsid w:val="00982BA1"/>
    <w:rsid w:val="00983070"/>
    <w:rsid w:val="00983DB0"/>
    <w:rsid w:val="0098485D"/>
    <w:rsid w:val="009853E9"/>
    <w:rsid w:val="009862DC"/>
    <w:rsid w:val="00986BBF"/>
    <w:rsid w:val="009875C5"/>
    <w:rsid w:val="00987607"/>
    <w:rsid w:val="00987AD5"/>
    <w:rsid w:val="00990E84"/>
    <w:rsid w:val="00991EE7"/>
    <w:rsid w:val="0099271D"/>
    <w:rsid w:val="009930DD"/>
    <w:rsid w:val="0099351D"/>
    <w:rsid w:val="00993720"/>
    <w:rsid w:val="00994989"/>
    <w:rsid w:val="00995FF7"/>
    <w:rsid w:val="009976E4"/>
    <w:rsid w:val="009978F1"/>
    <w:rsid w:val="00997E1D"/>
    <w:rsid w:val="009A06D6"/>
    <w:rsid w:val="009A08A8"/>
    <w:rsid w:val="009A0974"/>
    <w:rsid w:val="009A12E2"/>
    <w:rsid w:val="009A343F"/>
    <w:rsid w:val="009A3E1A"/>
    <w:rsid w:val="009A44C0"/>
    <w:rsid w:val="009A49E0"/>
    <w:rsid w:val="009A58FE"/>
    <w:rsid w:val="009A67EB"/>
    <w:rsid w:val="009A69D2"/>
    <w:rsid w:val="009A7F2B"/>
    <w:rsid w:val="009B0A45"/>
    <w:rsid w:val="009B1377"/>
    <w:rsid w:val="009B2528"/>
    <w:rsid w:val="009B280D"/>
    <w:rsid w:val="009B38F9"/>
    <w:rsid w:val="009B43E9"/>
    <w:rsid w:val="009B594E"/>
    <w:rsid w:val="009B5B61"/>
    <w:rsid w:val="009B5E77"/>
    <w:rsid w:val="009B66AA"/>
    <w:rsid w:val="009B6DA0"/>
    <w:rsid w:val="009B7297"/>
    <w:rsid w:val="009C0B1F"/>
    <w:rsid w:val="009C149C"/>
    <w:rsid w:val="009C39F7"/>
    <w:rsid w:val="009C5645"/>
    <w:rsid w:val="009C6D16"/>
    <w:rsid w:val="009C70A4"/>
    <w:rsid w:val="009D08B6"/>
    <w:rsid w:val="009D1DC3"/>
    <w:rsid w:val="009D2243"/>
    <w:rsid w:val="009D41DF"/>
    <w:rsid w:val="009D4222"/>
    <w:rsid w:val="009D4223"/>
    <w:rsid w:val="009D6807"/>
    <w:rsid w:val="009D751F"/>
    <w:rsid w:val="009E028B"/>
    <w:rsid w:val="009E15E5"/>
    <w:rsid w:val="009E16C4"/>
    <w:rsid w:val="009E17E7"/>
    <w:rsid w:val="009E1A67"/>
    <w:rsid w:val="009E28FE"/>
    <w:rsid w:val="009E4C63"/>
    <w:rsid w:val="009E69CF"/>
    <w:rsid w:val="009E7CE1"/>
    <w:rsid w:val="009F0E43"/>
    <w:rsid w:val="009F1CC2"/>
    <w:rsid w:val="009F2BAA"/>
    <w:rsid w:val="009F32C0"/>
    <w:rsid w:val="009F3882"/>
    <w:rsid w:val="009F4ABB"/>
    <w:rsid w:val="009F5162"/>
    <w:rsid w:val="009F59CF"/>
    <w:rsid w:val="009F74B8"/>
    <w:rsid w:val="00A00700"/>
    <w:rsid w:val="00A04F55"/>
    <w:rsid w:val="00A050F1"/>
    <w:rsid w:val="00A072C7"/>
    <w:rsid w:val="00A07FCB"/>
    <w:rsid w:val="00A1005E"/>
    <w:rsid w:val="00A115AD"/>
    <w:rsid w:val="00A12ACB"/>
    <w:rsid w:val="00A12E64"/>
    <w:rsid w:val="00A13B5A"/>
    <w:rsid w:val="00A13FB9"/>
    <w:rsid w:val="00A1446C"/>
    <w:rsid w:val="00A1473D"/>
    <w:rsid w:val="00A15C11"/>
    <w:rsid w:val="00A16A7D"/>
    <w:rsid w:val="00A16A82"/>
    <w:rsid w:val="00A16D34"/>
    <w:rsid w:val="00A17D38"/>
    <w:rsid w:val="00A20261"/>
    <w:rsid w:val="00A209F8"/>
    <w:rsid w:val="00A20A7C"/>
    <w:rsid w:val="00A20D2C"/>
    <w:rsid w:val="00A22774"/>
    <w:rsid w:val="00A23567"/>
    <w:rsid w:val="00A2357D"/>
    <w:rsid w:val="00A24C3A"/>
    <w:rsid w:val="00A2575E"/>
    <w:rsid w:val="00A25E92"/>
    <w:rsid w:val="00A30798"/>
    <w:rsid w:val="00A316A3"/>
    <w:rsid w:val="00A317F8"/>
    <w:rsid w:val="00A32C87"/>
    <w:rsid w:val="00A32CF2"/>
    <w:rsid w:val="00A36F48"/>
    <w:rsid w:val="00A40847"/>
    <w:rsid w:val="00A40FD8"/>
    <w:rsid w:val="00A43572"/>
    <w:rsid w:val="00A470A8"/>
    <w:rsid w:val="00A47F1C"/>
    <w:rsid w:val="00A51833"/>
    <w:rsid w:val="00A52E8F"/>
    <w:rsid w:val="00A53BB3"/>
    <w:rsid w:val="00A542F0"/>
    <w:rsid w:val="00A56E94"/>
    <w:rsid w:val="00A57651"/>
    <w:rsid w:val="00A5797C"/>
    <w:rsid w:val="00A603EB"/>
    <w:rsid w:val="00A60490"/>
    <w:rsid w:val="00A63697"/>
    <w:rsid w:val="00A63B28"/>
    <w:rsid w:val="00A64615"/>
    <w:rsid w:val="00A6525E"/>
    <w:rsid w:val="00A65C16"/>
    <w:rsid w:val="00A673EF"/>
    <w:rsid w:val="00A7121C"/>
    <w:rsid w:val="00A7173C"/>
    <w:rsid w:val="00A71E53"/>
    <w:rsid w:val="00A720B1"/>
    <w:rsid w:val="00A74761"/>
    <w:rsid w:val="00A75032"/>
    <w:rsid w:val="00A75A06"/>
    <w:rsid w:val="00A75D1A"/>
    <w:rsid w:val="00A76584"/>
    <w:rsid w:val="00A77C5F"/>
    <w:rsid w:val="00A77C7B"/>
    <w:rsid w:val="00A80D8F"/>
    <w:rsid w:val="00A828E8"/>
    <w:rsid w:val="00A82CF2"/>
    <w:rsid w:val="00A83615"/>
    <w:rsid w:val="00A83C42"/>
    <w:rsid w:val="00A84AA1"/>
    <w:rsid w:val="00A84D91"/>
    <w:rsid w:val="00A87E70"/>
    <w:rsid w:val="00A91A5A"/>
    <w:rsid w:val="00A91A66"/>
    <w:rsid w:val="00A91C45"/>
    <w:rsid w:val="00A9264B"/>
    <w:rsid w:val="00A9377E"/>
    <w:rsid w:val="00A93F66"/>
    <w:rsid w:val="00AA0D57"/>
    <w:rsid w:val="00AA175B"/>
    <w:rsid w:val="00AA2129"/>
    <w:rsid w:val="00AA2339"/>
    <w:rsid w:val="00AA2C76"/>
    <w:rsid w:val="00AA3E3F"/>
    <w:rsid w:val="00AA3EFF"/>
    <w:rsid w:val="00AA56C3"/>
    <w:rsid w:val="00AA5F98"/>
    <w:rsid w:val="00AA6513"/>
    <w:rsid w:val="00AA6A5E"/>
    <w:rsid w:val="00AB08DC"/>
    <w:rsid w:val="00AB0AFD"/>
    <w:rsid w:val="00AB1EE0"/>
    <w:rsid w:val="00AB2C78"/>
    <w:rsid w:val="00AB4448"/>
    <w:rsid w:val="00AB5378"/>
    <w:rsid w:val="00AB5E7A"/>
    <w:rsid w:val="00AC18E9"/>
    <w:rsid w:val="00AC23ED"/>
    <w:rsid w:val="00AC25CC"/>
    <w:rsid w:val="00AC2F71"/>
    <w:rsid w:val="00AC334C"/>
    <w:rsid w:val="00AC3594"/>
    <w:rsid w:val="00AC3612"/>
    <w:rsid w:val="00AC5F3E"/>
    <w:rsid w:val="00AC5FFB"/>
    <w:rsid w:val="00AC6DBD"/>
    <w:rsid w:val="00AC7B18"/>
    <w:rsid w:val="00AD039E"/>
    <w:rsid w:val="00AD076A"/>
    <w:rsid w:val="00AD1574"/>
    <w:rsid w:val="00AD1EEA"/>
    <w:rsid w:val="00AD20F0"/>
    <w:rsid w:val="00AD2143"/>
    <w:rsid w:val="00AD2963"/>
    <w:rsid w:val="00AD33EC"/>
    <w:rsid w:val="00AD4DB2"/>
    <w:rsid w:val="00AD521D"/>
    <w:rsid w:val="00AD6A97"/>
    <w:rsid w:val="00AD6D44"/>
    <w:rsid w:val="00AD7B23"/>
    <w:rsid w:val="00AE1443"/>
    <w:rsid w:val="00AE4BA5"/>
    <w:rsid w:val="00AE606E"/>
    <w:rsid w:val="00AE7E8B"/>
    <w:rsid w:val="00AF1707"/>
    <w:rsid w:val="00AF3C52"/>
    <w:rsid w:val="00AF43AC"/>
    <w:rsid w:val="00AF4A90"/>
    <w:rsid w:val="00AF565D"/>
    <w:rsid w:val="00AF6931"/>
    <w:rsid w:val="00B00BFE"/>
    <w:rsid w:val="00B00D84"/>
    <w:rsid w:val="00B016D8"/>
    <w:rsid w:val="00B019FB"/>
    <w:rsid w:val="00B031BE"/>
    <w:rsid w:val="00B04006"/>
    <w:rsid w:val="00B047AE"/>
    <w:rsid w:val="00B048DD"/>
    <w:rsid w:val="00B07698"/>
    <w:rsid w:val="00B07AD7"/>
    <w:rsid w:val="00B07B11"/>
    <w:rsid w:val="00B07D18"/>
    <w:rsid w:val="00B11384"/>
    <w:rsid w:val="00B113FE"/>
    <w:rsid w:val="00B124D9"/>
    <w:rsid w:val="00B12EB7"/>
    <w:rsid w:val="00B1314F"/>
    <w:rsid w:val="00B14FFF"/>
    <w:rsid w:val="00B157D0"/>
    <w:rsid w:val="00B165AB"/>
    <w:rsid w:val="00B16F46"/>
    <w:rsid w:val="00B200E9"/>
    <w:rsid w:val="00B22166"/>
    <w:rsid w:val="00B22174"/>
    <w:rsid w:val="00B22EFF"/>
    <w:rsid w:val="00B2316D"/>
    <w:rsid w:val="00B23AF2"/>
    <w:rsid w:val="00B2536F"/>
    <w:rsid w:val="00B254EE"/>
    <w:rsid w:val="00B25DE5"/>
    <w:rsid w:val="00B276AF"/>
    <w:rsid w:val="00B31006"/>
    <w:rsid w:val="00B31714"/>
    <w:rsid w:val="00B3191E"/>
    <w:rsid w:val="00B33194"/>
    <w:rsid w:val="00B34088"/>
    <w:rsid w:val="00B3594F"/>
    <w:rsid w:val="00B35EBF"/>
    <w:rsid w:val="00B37602"/>
    <w:rsid w:val="00B37D7A"/>
    <w:rsid w:val="00B401BE"/>
    <w:rsid w:val="00B40380"/>
    <w:rsid w:val="00B407AE"/>
    <w:rsid w:val="00B42599"/>
    <w:rsid w:val="00B44E0F"/>
    <w:rsid w:val="00B46613"/>
    <w:rsid w:val="00B46D0B"/>
    <w:rsid w:val="00B504AF"/>
    <w:rsid w:val="00B50F6B"/>
    <w:rsid w:val="00B546B9"/>
    <w:rsid w:val="00B55396"/>
    <w:rsid w:val="00B55F29"/>
    <w:rsid w:val="00B56C57"/>
    <w:rsid w:val="00B571D2"/>
    <w:rsid w:val="00B5733E"/>
    <w:rsid w:val="00B57DB9"/>
    <w:rsid w:val="00B6123E"/>
    <w:rsid w:val="00B62D1C"/>
    <w:rsid w:val="00B632BF"/>
    <w:rsid w:val="00B63CFA"/>
    <w:rsid w:val="00B63FD5"/>
    <w:rsid w:val="00B6408B"/>
    <w:rsid w:val="00B66C6C"/>
    <w:rsid w:val="00B67713"/>
    <w:rsid w:val="00B67A8C"/>
    <w:rsid w:val="00B67D61"/>
    <w:rsid w:val="00B70113"/>
    <w:rsid w:val="00B719A2"/>
    <w:rsid w:val="00B723C4"/>
    <w:rsid w:val="00B73043"/>
    <w:rsid w:val="00B73457"/>
    <w:rsid w:val="00B803B5"/>
    <w:rsid w:val="00B814D8"/>
    <w:rsid w:val="00B815F6"/>
    <w:rsid w:val="00B82184"/>
    <w:rsid w:val="00B85509"/>
    <w:rsid w:val="00B86059"/>
    <w:rsid w:val="00B86543"/>
    <w:rsid w:val="00B874C4"/>
    <w:rsid w:val="00B906CC"/>
    <w:rsid w:val="00B91B1C"/>
    <w:rsid w:val="00B92268"/>
    <w:rsid w:val="00B93215"/>
    <w:rsid w:val="00B932D8"/>
    <w:rsid w:val="00B9371F"/>
    <w:rsid w:val="00B939B9"/>
    <w:rsid w:val="00B93CC0"/>
    <w:rsid w:val="00B940F3"/>
    <w:rsid w:val="00B95440"/>
    <w:rsid w:val="00B95808"/>
    <w:rsid w:val="00B95D06"/>
    <w:rsid w:val="00B966B7"/>
    <w:rsid w:val="00B96F1C"/>
    <w:rsid w:val="00BA2EE7"/>
    <w:rsid w:val="00BA34BC"/>
    <w:rsid w:val="00BA4717"/>
    <w:rsid w:val="00BA4BB5"/>
    <w:rsid w:val="00BA4BF1"/>
    <w:rsid w:val="00BA4C9F"/>
    <w:rsid w:val="00BA6D10"/>
    <w:rsid w:val="00BB1AB8"/>
    <w:rsid w:val="00BB2A95"/>
    <w:rsid w:val="00BB608B"/>
    <w:rsid w:val="00BB674F"/>
    <w:rsid w:val="00BB7539"/>
    <w:rsid w:val="00BB7CDA"/>
    <w:rsid w:val="00BC0A28"/>
    <w:rsid w:val="00BC0CBB"/>
    <w:rsid w:val="00BC0DC0"/>
    <w:rsid w:val="00BC1BEF"/>
    <w:rsid w:val="00BC2A80"/>
    <w:rsid w:val="00BC2CD0"/>
    <w:rsid w:val="00BC3315"/>
    <w:rsid w:val="00BC54CE"/>
    <w:rsid w:val="00BC70D9"/>
    <w:rsid w:val="00BC7942"/>
    <w:rsid w:val="00BD2CB8"/>
    <w:rsid w:val="00BD3276"/>
    <w:rsid w:val="00BD3477"/>
    <w:rsid w:val="00BD39D3"/>
    <w:rsid w:val="00BD3E2D"/>
    <w:rsid w:val="00BD4163"/>
    <w:rsid w:val="00BD46C1"/>
    <w:rsid w:val="00BD53C8"/>
    <w:rsid w:val="00BD658E"/>
    <w:rsid w:val="00BD70F3"/>
    <w:rsid w:val="00BE074F"/>
    <w:rsid w:val="00BE16A7"/>
    <w:rsid w:val="00BE22A2"/>
    <w:rsid w:val="00BE245D"/>
    <w:rsid w:val="00BE3C69"/>
    <w:rsid w:val="00BE43AE"/>
    <w:rsid w:val="00BE4948"/>
    <w:rsid w:val="00BE575D"/>
    <w:rsid w:val="00BE5B33"/>
    <w:rsid w:val="00BE7250"/>
    <w:rsid w:val="00BE7D9F"/>
    <w:rsid w:val="00BF5F58"/>
    <w:rsid w:val="00BF63F3"/>
    <w:rsid w:val="00C007E7"/>
    <w:rsid w:val="00C017AE"/>
    <w:rsid w:val="00C021E6"/>
    <w:rsid w:val="00C02262"/>
    <w:rsid w:val="00C0283B"/>
    <w:rsid w:val="00C02C7B"/>
    <w:rsid w:val="00C046C3"/>
    <w:rsid w:val="00C0559A"/>
    <w:rsid w:val="00C055F3"/>
    <w:rsid w:val="00C05C5B"/>
    <w:rsid w:val="00C05D2E"/>
    <w:rsid w:val="00C07172"/>
    <w:rsid w:val="00C102D4"/>
    <w:rsid w:val="00C10B25"/>
    <w:rsid w:val="00C11AE6"/>
    <w:rsid w:val="00C11F0E"/>
    <w:rsid w:val="00C12DBB"/>
    <w:rsid w:val="00C137F6"/>
    <w:rsid w:val="00C1525C"/>
    <w:rsid w:val="00C15688"/>
    <w:rsid w:val="00C206A1"/>
    <w:rsid w:val="00C21F7F"/>
    <w:rsid w:val="00C226B5"/>
    <w:rsid w:val="00C23589"/>
    <w:rsid w:val="00C2424A"/>
    <w:rsid w:val="00C24C98"/>
    <w:rsid w:val="00C25DAC"/>
    <w:rsid w:val="00C25E1C"/>
    <w:rsid w:val="00C26509"/>
    <w:rsid w:val="00C26629"/>
    <w:rsid w:val="00C26CCF"/>
    <w:rsid w:val="00C271D4"/>
    <w:rsid w:val="00C30295"/>
    <w:rsid w:val="00C30415"/>
    <w:rsid w:val="00C311D5"/>
    <w:rsid w:val="00C322F7"/>
    <w:rsid w:val="00C37CD4"/>
    <w:rsid w:val="00C37EA0"/>
    <w:rsid w:val="00C41938"/>
    <w:rsid w:val="00C41BCD"/>
    <w:rsid w:val="00C4261F"/>
    <w:rsid w:val="00C42D66"/>
    <w:rsid w:val="00C42F8F"/>
    <w:rsid w:val="00C43B47"/>
    <w:rsid w:val="00C46B79"/>
    <w:rsid w:val="00C502E3"/>
    <w:rsid w:val="00C502E4"/>
    <w:rsid w:val="00C5097F"/>
    <w:rsid w:val="00C50F78"/>
    <w:rsid w:val="00C5140E"/>
    <w:rsid w:val="00C51580"/>
    <w:rsid w:val="00C52DC8"/>
    <w:rsid w:val="00C53554"/>
    <w:rsid w:val="00C542C9"/>
    <w:rsid w:val="00C54358"/>
    <w:rsid w:val="00C5694E"/>
    <w:rsid w:val="00C63C8E"/>
    <w:rsid w:val="00C65BDD"/>
    <w:rsid w:val="00C65F5D"/>
    <w:rsid w:val="00C661F2"/>
    <w:rsid w:val="00C665C9"/>
    <w:rsid w:val="00C7030A"/>
    <w:rsid w:val="00C7093B"/>
    <w:rsid w:val="00C70FCE"/>
    <w:rsid w:val="00C71EA7"/>
    <w:rsid w:val="00C71F75"/>
    <w:rsid w:val="00C7258B"/>
    <w:rsid w:val="00C72D06"/>
    <w:rsid w:val="00C75260"/>
    <w:rsid w:val="00C76B3F"/>
    <w:rsid w:val="00C76FF7"/>
    <w:rsid w:val="00C80C0C"/>
    <w:rsid w:val="00C83D21"/>
    <w:rsid w:val="00C84435"/>
    <w:rsid w:val="00C84720"/>
    <w:rsid w:val="00C84AD6"/>
    <w:rsid w:val="00C87699"/>
    <w:rsid w:val="00C876C9"/>
    <w:rsid w:val="00C901E2"/>
    <w:rsid w:val="00C929C8"/>
    <w:rsid w:val="00C968BE"/>
    <w:rsid w:val="00CA287E"/>
    <w:rsid w:val="00CA328E"/>
    <w:rsid w:val="00CA4C68"/>
    <w:rsid w:val="00CA57ED"/>
    <w:rsid w:val="00CA5CEE"/>
    <w:rsid w:val="00CA789F"/>
    <w:rsid w:val="00CB031B"/>
    <w:rsid w:val="00CB2658"/>
    <w:rsid w:val="00CB287F"/>
    <w:rsid w:val="00CB4289"/>
    <w:rsid w:val="00CB4F03"/>
    <w:rsid w:val="00CB5061"/>
    <w:rsid w:val="00CB5130"/>
    <w:rsid w:val="00CB5392"/>
    <w:rsid w:val="00CB62A8"/>
    <w:rsid w:val="00CB65BA"/>
    <w:rsid w:val="00CB6F3E"/>
    <w:rsid w:val="00CB711E"/>
    <w:rsid w:val="00CB78DC"/>
    <w:rsid w:val="00CB79E5"/>
    <w:rsid w:val="00CB7D26"/>
    <w:rsid w:val="00CB7E76"/>
    <w:rsid w:val="00CC1395"/>
    <w:rsid w:val="00CC2571"/>
    <w:rsid w:val="00CC2D1F"/>
    <w:rsid w:val="00CC7152"/>
    <w:rsid w:val="00CD032C"/>
    <w:rsid w:val="00CD1D60"/>
    <w:rsid w:val="00CD5C64"/>
    <w:rsid w:val="00CD6B44"/>
    <w:rsid w:val="00CD6D33"/>
    <w:rsid w:val="00CE02D8"/>
    <w:rsid w:val="00CE14A9"/>
    <w:rsid w:val="00CE244A"/>
    <w:rsid w:val="00CE2DDA"/>
    <w:rsid w:val="00CE4941"/>
    <w:rsid w:val="00CE4E0D"/>
    <w:rsid w:val="00CE5059"/>
    <w:rsid w:val="00CE51D6"/>
    <w:rsid w:val="00CE5551"/>
    <w:rsid w:val="00CE712C"/>
    <w:rsid w:val="00CE7CFD"/>
    <w:rsid w:val="00CF0254"/>
    <w:rsid w:val="00CF04EB"/>
    <w:rsid w:val="00CF1F24"/>
    <w:rsid w:val="00CF2337"/>
    <w:rsid w:val="00CF24E0"/>
    <w:rsid w:val="00CF4D5C"/>
    <w:rsid w:val="00CF557E"/>
    <w:rsid w:val="00CF6441"/>
    <w:rsid w:val="00CF64CE"/>
    <w:rsid w:val="00CF699A"/>
    <w:rsid w:val="00CF6E48"/>
    <w:rsid w:val="00CF7059"/>
    <w:rsid w:val="00CF7A91"/>
    <w:rsid w:val="00D02BC9"/>
    <w:rsid w:val="00D02CF9"/>
    <w:rsid w:val="00D03C61"/>
    <w:rsid w:val="00D05965"/>
    <w:rsid w:val="00D066FE"/>
    <w:rsid w:val="00D06BAB"/>
    <w:rsid w:val="00D12C02"/>
    <w:rsid w:val="00D14C92"/>
    <w:rsid w:val="00D158FB"/>
    <w:rsid w:val="00D16570"/>
    <w:rsid w:val="00D16C4C"/>
    <w:rsid w:val="00D178A6"/>
    <w:rsid w:val="00D17BB1"/>
    <w:rsid w:val="00D17D94"/>
    <w:rsid w:val="00D21AEB"/>
    <w:rsid w:val="00D225A4"/>
    <w:rsid w:val="00D225B9"/>
    <w:rsid w:val="00D2444C"/>
    <w:rsid w:val="00D244B1"/>
    <w:rsid w:val="00D261DD"/>
    <w:rsid w:val="00D303FA"/>
    <w:rsid w:val="00D30907"/>
    <w:rsid w:val="00D324C1"/>
    <w:rsid w:val="00D33235"/>
    <w:rsid w:val="00D34D80"/>
    <w:rsid w:val="00D35620"/>
    <w:rsid w:val="00D36758"/>
    <w:rsid w:val="00D37216"/>
    <w:rsid w:val="00D40657"/>
    <w:rsid w:val="00D417B8"/>
    <w:rsid w:val="00D41F69"/>
    <w:rsid w:val="00D42EA4"/>
    <w:rsid w:val="00D444B7"/>
    <w:rsid w:val="00D46DA3"/>
    <w:rsid w:val="00D4737E"/>
    <w:rsid w:val="00D47576"/>
    <w:rsid w:val="00D47E72"/>
    <w:rsid w:val="00D522EB"/>
    <w:rsid w:val="00D52700"/>
    <w:rsid w:val="00D535D2"/>
    <w:rsid w:val="00D54CF5"/>
    <w:rsid w:val="00D55FCD"/>
    <w:rsid w:val="00D56506"/>
    <w:rsid w:val="00D60884"/>
    <w:rsid w:val="00D60A87"/>
    <w:rsid w:val="00D61648"/>
    <w:rsid w:val="00D616FE"/>
    <w:rsid w:val="00D6306B"/>
    <w:rsid w:val="00D64BB6"/>
    <w:rsid w:val="00D73A3D"/>
    <w:rsid w:val="00D74519"/>
    <w:rsid w:val="00D74584"/>
    <w:rsid w:val="00D759F0"/>
    <w:rsid w:val="00D75EF0"/>
    <w:rsid w:val="00D7633A"/>
    <w:rsid w:val="00D7640F"/>
    <w:rsid w:val="00D7677A"/>
    <w:rsid w:val="00D76E21"/>
    <w:rsid w:val="00D77880"/>
    <w:rsid w:val="00D77AD9"/>
    <w:rsid w:val="00D808B2"/>
    <w:rsid w:val="00D81FA8"/>
    <w:rsid w:val="00D821AA"/>
    <w:rsid w:val="00D83F79"/>
    <w:rsid w:val="00D86631"/>
    <w:rsid w:val="00D90C3F"/>
    <w:rsid w:val="00D939F6"/>
    <w:rsid w:val="00D95383"/>
    <w:rsid w:val="00D95D34"/>
    <w:rsid w:val="00D96C01"/>
    <w:rsid w:val="00D96DEC"/>
    <w:rsid w:val="00D97128"/>
    <w:rsid w:val="00D97F44"/>
    <w:rsid w:val="00DA09B1"/>
    <w:rsid w:val="00DA0B3E"/>
    <w:rsid w:val="00DA49FD"/>
    <w:rsid w:val="00DA5688"/>
    <w:rsid w:val="00DA5730"/>
    <w:rsid w:val="00DA5E87"/>
    <w:rsid w:val="00DA6059"/>
    <w:rsid w:val="00DA6E9B"/>
    <w:rsid w:val="00DA77EF"/>
    <w:rsid w:val="00DB304F"/>
    <w:rsid w:val="00DB6F8C"/>
    <w:rsid w:val="00DB7251"/>
    <w:rsid w:val="00DB7387"/>
    <w:rsid w:val="00DB781C"/>
    <w:rsid w:val="00DC1838"/>
    <w:rsid w:val="00DC1AF9"/>
    <w:rsid w:val="00DC1FD2"/>
    <w:rsid w:val="00DC24EE"/>
    <w:rsid w:val="00DC4796"/>
    <w:rsid w:val="00DC48D8"/>
    <w:rsid w:val="00DC67A9"/>
    <w:rsid w:val="00DC6B57"/>
    <w:rsid w:val="00DD08C2"/>
    <w:rsid w:val="00DD1DAA"/>
    <w:rsid w:val="00DD3944"/>
    <w:rsid w:val="00DD486D"/>
    <w:rsid w:val="00DD5097"/>
    <w:rsid w:val="00DD5C65"/>
    <w:rsid w:val="00DD5EF9"/>
    <w:rsid w:val="00DE1B60"/>
    <w:rsid w:val="00DE2B5C"/>
    <w:rsid w:val="00DE33F6"/>
    <w:rsid w:val="00DE3AAB"/>
    <w:rsid w:val="00DE432E"/>
    <w:rsid w:val="00DE5D49"/>
    <w:rsid w:val="00DE71C4"/>
    <w:rsid w:val="00DF1C7E"/>
    <w:rsid w:val="00DF1CFC"/>
    <w:rsid w:val="00DF3DE0"/>
    <w:rsid w:val="00DF5454"/>
    <w:rsid w:val="00DF5F03"/>
    <w:rsid w:val="00E007DF"/>
    <w:rsid w:val="00E04820"/>
    <w:rsid w:val="00E0648F"/>
    <w:rsid w:val="00E07357"/>
    <w:rsid w:val="00E0738D"/>
    <w:rsid w:val="00E10DA6"/>
    <w:rsid w:val="00E1107F"/>
    <w:rsid w:val="00E126B5"/>
    <w:rsid w:val="00E1467A"/>
    <w:rsid w:val="00E17F4D"/>
    <w:rsid w:val="00E21F69"/>
    <w:rsid w:val="00E23AFE"/>
    <w:rsid w:val="00E23F1E"/>
    <w:rsid w:val="00E257CC"/>
    <w:rsid w:val="00E25864"/>
    <w:rsid w:val="00E26477"/>
    <w:rsid w:val="00E30E3D"/>
    <w:rsid w:val="00E320E0"/>
    <w:rsid w:val="00E33F8E"/>
    <w:rsid w:val="00E348D4"/>
    <w:rsid w:val="00E35932"/>
    <w:rsid w:val="00E35F61"/>
    <w:rsid w:val="00E36504"/>
    <w:rsid w:val="00E37463"/>
    <w:rsid w:val="00E37DEE"/>
    <w:rsid w:val="00E409D7"/>
    <w:rsid w:val="00E41671"/>
    <w:rsid w:val="00E41A3D"/>
    <w:rsid w:val="00E42792"/>
    <w:rsid w:val="00E438FB"/>
    <w:rsid w:val="00E44B48"/>
    <w:rsid w:val="00E45FF1"/>
    <w:rsid w:val="00E46996"/>
    <w:rsid w:val="00E47E2B"/>
    <w:rsid w:val="00E52086"/>
    <w:rsid w:val="00E536CA"/>
    <w:rsid w:val="00E557A7"/>
    <w:rsid w:val="00E56433"/>
    <w:rsid w:val="00E56B66"/>
    <w:rsid w:val="00E60DEC"/>
    <w:rsid w:val="00E61F09"/>
    <w:rsid w:val="00E63F08"/>
    <w:rsid w:val="00E64F70"/>
    <w:rsid w:val="00E65361"/>
    <w:rsid w:val="00E70386"/>
    <w:rsid w:val="00E724AC"/>
    <w:rsid w:val="00E729E7"/>
    <w:rsid w:val="00E73D89"/>
    <w:rsid w:val="00E7409B"/>
    <w:rsid w:val="00E7608E"/>
    <w:rsid w:val="00E76726"/>
    <w:rsid w:val="00E80801"/>
    <w:rsid w:val="00E815C3"/>
    <w:rsid w:val="00E81F22"/>
    <w:rsid w:val="00E8577B"/>
    <w:rsid w:val="00E8655A"/>
    <w:rsid w:val="00E86951"/>
    <w:rsid w:val="00E86C12"/>
    <w:rsid w:val="00E90CBF"/>
    <w:rsid w:val="00E91773"/>
    <w:rsid w:val="00E92C4E"/>
    <w:rsid w:val="00E93CEA"/>
    <w:rsid w:val="00E949A5"/>
    <w:rsid w:val="00E9564E"/>
    <w:rsid w:val="00E96D63"/>
    <w:rsid w:val="00E974BA"/>
    <w:rsid w:val="00E979AE"/>
    <w:rsid w:val="00E97BB8"/>
    <w:rsid w:val="00EA0526"/>
    <w:rsid w:val="00EA0FEE"/>
    <w:rsid w:val="00EA1E84"/>
    <w:rsid w:val="00EA2C0C"/>
    <w:rsid w:val="00EA2C3C"/>
    <w:rsid w:val="00EA3A35"/>
    <w:rsid w:val="00EA3FF2"/>
    <w:rsid w:val="00EA5CED"/>
    <w:rsid w:val="00EB071E"/>
    <w:rsid w:val="00EB0758"/>
    <w:rsid w:val="00EB0B7B"/>
    <w:rsid w:val="00EB0E26"/>
    <w:rsid w:val="00EB23DC"/>
    <w:rsid w:val="00EB33C8"/>
    <w:rsid w:val="00EB4398"/>
    <w:rsid w:val="00EB5BD1"/>
    <w:rsid w:val="00EB65F5"/>
    <w:rsid w:val="00EC055F"/>
    <w:rsid w:val="00EC23FA"/>
    <w:rsid w:val="00EC28B9"/>
    <w:rsid w:val="00EC2C5D"/>
    <w:rsid w:val="00EC3B75"/>
    <w:rsid w:val="00EC4EB5"/>
    <w:rsid w:val="00EC5F3B"/>
    <w:rsid w:val="00EC7E73"/>
    <w:rsid w:val="00ED2037"/>
    <w:rsid w:val="00ED2B76"/>
    <w:rsid w:val="00ED2C6C"/>
    <w:rsid w:val="00ED2DDB"/>
    <w:rsid w:val="00ED3BDC"/>
    <w:rsid w:val="00ED3C50"/>
    <w:rsid w:val="00ED5D7B"/>
    <w:rsid w:val="00ED735B"/>
    <w:rsid w:val="00ED788B"/>
    <w:rsid w:val="00EE0841"/>
    <w:rsid w:val="00EE4B58"/>
    <w:rsid w:val="00EE7CA7"/>
    <w:rsid w:val="00EF1258"/>
    <w:rsid w:val="00EF1311"/>
    <w:rsid w:val="00EF1C20"/>
    <w:rsid w:val="00EF242D"/>
    <w:rsid w:val="00EF3BB1"/>
    <w:rsid w:val="00EF42F8"/>
    <w:rsid w:val="00EF5C76"/>
    <w:rsid w:val="00EF6548"/>
    <w:rsid w:val="00EF6883"/>
    <w:rsid w:val="00EF79BE"/>
    <w:rsid w:val="00F00969"/>
    <w:rsid w:val="00F01264"/>
    <w:rsid w:val="00F01864"/>
    <w:rsid w:val="00F0342D"/>
    <w:rsid w:val="00F035BB"/>
    <w:rsid w:val="00F03906"/>
    <w:rsid w:val="00F0456A"/>
    <w:rsid w:val="00F0480D"/>
    <w:rsid w:val="00F056FD"/>
    <w:rsid w:val="00F064B2"/>
    <w:rsid w:val="00F07379"/>
    <w:rsid w:val="00F1164A"/>
    <w:rsid w:val="00F1196D"/>
    <w:rsid w:val="00F12B34"/>
    <w:rsid w:val="00F13F5D"/>
    <w:rsid w:val="00F14423"/>
    <w:rsid w:val="00F15A72"/>
    <w:rsid w:val="00F15CC0"/>
    <w:rsid w:val="00F170F8"/>
    <w:rsid w:val="00F17D18"/>
    <w:rsid w:val="00F2118D"/>
    <w:rsid w:val="00F222A1"/>
    <w:rsid w:val="00F22A48"/>
    <w:rsid w:val="00F22A53"/>
    <w:rsid w:val="00F22DB9"/>
    <w:rsid w:val="00F2454B"/>
    <w:rsid w:val="00F25EAE"/>
    <w:rsid w:val="00F2727D"/>
    <w:rsid w:val="00F27C55"/>
    <w:rsid w:val="00F304B4"/>
    <w:rsid w:val="00F32362"/>
    <w:rsid w:val="00F3316C"/>
    <w:rsid w:val="00F33590"/>
    <w:rsid w:val="00F34363"/>
    <w:rsid w:val="00F36AF5"/>
    <w:rsid w:val="00F4031C"/>
    <w:rsid w:val="00F41C20"/>
    <w:rsid w:val="00F41D66"/>
    <w:rsid w:val="00F4298D"/>
    <w:rsid w:val="00F435FB"/>
    <w:rsid w:val="00F4457D"/>
    <w:rsid w:val="00F447C2"/>
    <w:rsid w:val="00F45FE8"/>
    <w:rsid w:val="00F46208"/>
    <w:rsid w:val="00F46AD4"/>
    <w:rsid w:val="00F46E94"/>
    <w:rsid w:val="00F47DDE"/>
    <w:rsid w:val="00F51183"/>
    <w:rsid w:val="00F525CE"/>
    <w:rsid w:val="00F52CDB"/>
    <w:rsid w:val="00F5315E"/>
    <w:rsid w:val="00F549E9"/>
    <w:rsid w:val="00F54B9C"/>
    <w:rsid w:val="00F55AF7"/>
    <w:rsid w:val="00F561F9"/>
    <w:rsid w:val="00F60CE7"/>
    <w:rsid w:val="00F6195E"/>
    <w:rsid w:val="00F622F6"/>
    <w:rsid w:val="00F63C35"/>
    <w:rsid w:val="00F63CE6"/>
    <w:rsid w:val="00F6575C"/>
    <w:rsid w:val="00F66BBB"/>
    <w:rsid w:val="00F72125"/>
    <w:rsid w:val="00F72135"/>
    <w:rsid w:val="00F726C5"/>
    <w:rsid w:val="00F7312F"/>
    <w:rsid w:val="00F73D5F"/>
    <w:rsid w:val="00F75795"/>
    <w:rsid w:val="00F757E8"/>
    <w:rsid w:val="00F76225"/>
    <w:rsid w:val="00F77418"/>
    <w:rsid w:val="00F77876"/>
    <w:rsid w:val="00F80C29"/>
    <w:rsid w:val="00F81144"/>
    <w:rsid w:val="00F82840"/>
    <w:rsid w:val="00F82873"/>
    <w:rsid w:val="00F8288A"/>
    <w:rsid w:val="00F828D9"/>
    <w:rsid w:val="00F82A9B"/>
    <w:rsid w:val="00F8324A"/>
    <w:rsid w:val="00F84708"/>
    <w:rsid w:val="00F84DD1"/>
    <w:rsid w:val="00F84E6C"/>
    <w:rsid w:val="00F8563F"/>
    <w:rsid w:val="00F85B37"/>
    <w:rsid w:val="00F86713"/>
    <w:rsid w:val="00F87996"/>
    <w:rsid w:val="00F904FA"/>
    <w:rsid w:val="00F920AE"/>
    <w:rsid w:val="00F93173"/>
    <w:rsid w:val="00F9362B"/>
    <w:rsid w:val="00F957CD"/>
    <w:rsid w:val="00F96E69"/>
    <w:rsid w:val="00F97039"/>
    <w:rsid w:val="00F97195"/>
    <w:rsid w:val="00FA0612"/>
    <w:rsid w:val="00FA1A7E"/>
    <w:rsid w:val="00FA2FD6"/>
    <w:rsid w:val="00FA4E55"/>
    <w:rsid w:val="00FA6E00"/>
    <w:rsid w:val="00FB0D47"/>
    <w:rsid w:val="00FB126B"/>
    <w:rsid w:val="00FB238E"/>
    <w:rsid w:val="00FB272F"/>
    <w:rsid w:val="00FB3602"/>
    <w:rsid w:val="00FB3C8D"/>
    <w:rsid w:val="00FB4B68"/>
    <w:rsid w:val="00FC3501"/>
    <w:rsid w:val="00FC3D9C"/>
    <w:rsid w:val="00FC437D"/>
    <w:rsid w:val="00FC4421"/>
    <w:rsid w:val="00FC7613"/>
    <w:rsid w:val="00FC7E33"/>
    <w:rsid w:val="00FD00F3"/>
    <w:rsid w:val="00FD083F"/>
    <w:rsid w:val="00FD2942"/>
    <w:rsid w:val="00FD4A8C"/>
    <w:rsid w:val="00FD5C65"/>
    <w:rsid w:val="00FD6115"/>
    <w:rsid w:val="00FD6AA9"/>
    <w:rsid w:val="00FE05CC"/>
    <w:rsid w:val="00FE1C30"/>
    <w:rsid w:val="00FE1D70"/>
    <w:rsid w:val="00FE376E"/>
    <w:rsid w:val="00FE45C8"/>
    <w:rsid w:val="00FE5BA0"/>
    <w:rsid w:val="00FF4019"/>
    <w:rsid w:val="00FF4667"/>
    <w:rsid w:val="00FF5289"/>
    <w:rsid w:val="00FF5DF3"/>
    <w:rsid w:val="00FF76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0F7BC"/>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 w:type="table" w:styleId="31">
    <w:name w:val="Plain Table 3"/>
    <w:basedOn w:val="a1"/>
    <w:uiPriority w:val="43"/>
    <w:rsid w:val="00475D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8">
    <w:name w:val="header"/>
    <w:basedOn w:val="a"/>
    <w:link w:val="af9"/>
    <w:uiPriority w:val="99"/>
    <w:unhideWhenUsed/>
    <w:rsid w:val="007F0D6B"/>
    <w:pPr>
      <w:pBdr>
        <w:bottom w:val="single" w:sz="6" w:space="1" w:color="auto"/>
      </w:pBdr>
      <w:tabs>
        <w:tab w:val="center" w:pos="4153"/>
        <w:tab w:val="right" w:pos="8306"/>
      </w:tabs>
      <w:snapToGrid w:val="0"/>
      <w:spacing w:line="240" w:lineRule="auto"/>
      <w:jc w:val="center"/>
    </w:pPr>
    <w:rPr>
      <w:sz w:val="18"/>
      <w:szCs w:val="18"/>
    </w:rPr>
  </w:style>
  <w:style w:type="character" w:customStyle="1" w:styleId="af9">
    <w:name w:val="页眉 字符"/>
    <w:basedOn w:val="a0"/>
    <w:link w:val="af8"/>
    <w:uiPriority w:val="99"/>
    <w:rsid w:val="007F0D6B"/>
    <w:rPr>
      <w:sz w:val="18"/>
      <w:szCs w:val="18"/>
    </w:rPr>
  </w:style>
  <w:style w:type="paragraph" w:styleId="afa">
    <w:name w:val="footer"/>
    <w:basedOn w:val="a"/>
    <w:link w:val="afb"/>
    <w:uiPriority w:val="99"/>
    <w:unhideWhenUsed/>
    <w:rsid w:val="007F0D6B"/>
    <w:pPr>
      <w:tabs>
        <w:tab w:val="center" w:pos="4153"/>
        <w:tab w:val="right" w:pos="8306"/>
      </w:tabs>
      <w:snapToGrid w:val="0"/>
      <w:spacing w:line="240" w:lineRule="auto"/>
    </w:pPr>
    <w:rPr>
      <w:sz w:val="18"/>
      <w:szCs w:val="18"/>
    </w:rPr>
  </w:style>
  <w:style w:type="character" w:customStyle="1" w:styleId="afb">
    <w:name w:val="页脚 字符"/>
    <w:basedOn w:val="a0"/>
    <w:link w:val="afa"/>
    <w:uiPriority w:val="99"/>
    <w:rsid w:val="007F0D6B"/>
    <w:rPr>
      <w:sz w:val="18"/>
      <w:szCs w:val="18"/>
    </w:rPr>
  </w:style>
  <w:style w:type="paragraph" w:styleId="afc">
    <w:name w:val="Bibliography"/>
    <w:basedOn w:val="a"/>
    <w:next w:val="a"/>
    <w:uiPriority w:val="37"/>
    <w:unhideWhenUsed/>
    <w:rsid w:val="0044629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fontTable" Target="fontTable.xml"/><Relationship Id="rId8" Type="http://schemas.openxmlformats.org/officeDocument/2006/relationships/hyperlink" Target="https://www.kaggle.com/ratthachat/aptos-eye-preprocessing-in-diabetic-retinopathy"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www.kaggle.com/titericz/circle-to-rectagle-preprocessing-1"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054EB-72AC-42A7-B38D-C962C545B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1</TotalTime>
  <Pages>29</Pages>
  <Words>8562</Words>
  <Characters>48805</Characters>
  <Application>Microsoft Office Word</Application>
  <DocSecurity>0</DocSecurity>
  <Lines>406</Lines>
  <Paragraphs>114</Paragraphs>
  <ScaleCrop>false</ScaleCrop>
  <Company/>
  <LinksUpToDate>false</LinksUpToDate>
  <CharactersWithSpaces>5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6237</cp:revision>
  <dcterms:created xsi:type="dcterms:W3CDTF">2020-05-11T00:18:00Z</dcterms:created>
  <dcterms:modified xsi:type="dcterms:W3CDTF">2020-05-29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dPtOxu2"/&gt;&lt;style id="http://www.zotero.org/styles/uppsala-universitet-institutionen-for-biologisk-grundutbildning" locale="en-US" hasBibliography="1" bibliographyStyleHasBeenSet="1"/&gt;&lt;prefs&gt;&lt;pre</vt:lpwstr>
  </property>
  <property fmtid="{D5CDD505-2E9C-101B-9397-08002B2CF9AE}" pid="3" name="ZOTERO_PREF_2">
    <vt:lpwstr>f name="fieldType" value="Field"/&gt;&lt;/prefs&gt;&lt;/data&gt;</vt:lpwstr>
  </property>
</Properties>
</file>